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pacing w:line="240" w:lineRule="auto"/>
      </w:pPr>
      <w:r w:rsidRPr="00276EA6">
        <w:t>Birth year, immune history and differences in risk from seasonal influenza H1N1 and H3N2</w:t>
      </w:r>
    </w:p>
    <w:p w14:paraId="4261AA8B" w14:textId="77777777" w:rsidR="00FD481E" w:rsidRPr="00276EA6" w:rsidRDefault="00FD481E" w:rsidP="00276EA6">
      <w:pPr>
        <w:spacing w:line="240" w:lineRule="auto"/>
      </w:pPr>
    </w:p>
    <w:p w14:paraId="139910DF" w14:textId="2E6B4189" w:rsidR="0053253B" w:rsidRPr="00276EA6" w:rsidRDefault="0053253B" w:rsidP="0053253B">
      <w:pPr>
        <w:spacing w:line="240" w:lineRule="auto"/>
        <w:jc w:val="center"/>
      </w:pPr>
      <w:r w:rsidRPr="00276EA6">
        <w:t>Katelyn M Gostic</w:t>
      </w:r>
      <w:r w:rsidRPr="00276EA6">
        <w:rPr>
          <w:rStyle w:val="SubtleEmphasis"/>
        </w:rPr>
        <w:t>1</w:t>
      </w:r>
      <w:r w:rsidRPr="00276EA6">
        <w:t xml:space="preserve">, Jennifer </w:t>
      </w:r>
      <w:r w:rsidR="002209DF">
        <w:t xml:space="preserve">A. </w:t>
      </w:r>
      <w:r w:rsidRPr="00276EA6">
        <w:t>Whitaker</w:t>
      </w:r>
      <w:r w:rsidRPr="00276EA6">
        <w:rPr>
          <w:rStyle w:val="SubtleEmphasis"/>
        </w:rPr>
        <w:t>2</w:t>
      </w:r>
      <w:r w:rsidRPr="00276EA6">
        <w:t xml:space="preserve">, Tristan </w:t>
      </w:r>
      <w:r w:rsidR="00D87E32">
        <w:t xml:space="preserve">W. </w:t>
      </w:r>
      <w:r w:rsidRPr="00276EA6">
        <w:t>Clark</w:t>
      </w:r>
      <w:r w:rsidRPr="00276EA6">
        <w:rPr>
          <w:rStyle w:val="SubtleEmphasis"/>
        </w:rPr>
        <w:t>3</w:t>
      </w:r>
      <w:r w:rsidRPr="00276EA6">
        <w:t>, Lars Østergaard</w:t>
      </w:r>
      <w:r w:rsidRPr="00276EA6">
        <w:rPr>
          <w:rStyle w:val="SubtleEmphasis"/>
        </w:rPr>
        <w:t>4</w:t>
      </w:r>
      <w:r w:rsidRPr="00276EA6">
        <w:t xml:space="preserve">, </w:t>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pacing w:line="240" w:lineRule="auto"/>
      </w:pPr>
    </w:p>
    <w:p w14:paraId="2646AF1C" w14:textId="77777777" w:rsidR="0053253B" w:rsidRPr="00276EA6" w:rsidRDefault="0053253B" w:rsidP="0053253B">
      <w:pPr>
        <w:spacing w:line="240" w:lineRule="auto"/>
      </w:pPr>
    </w:p>
    <w:p w14:paraId="00B89E44" w14:textId="5221F44B" w:rsidR="0053253B" w:rsidRPr="00276EA6" w:rsidRDefault="0053253B" w:rsidP="0053253B">
      <w:pPr>
        <w:spacing w:line="240" w:lineRule="auto"/>
      </w:pPr>
      <w:r w:rsidRPr="00276EA6">
        <w:rPr>
          <w:rStyle w:val="SubtleEmphasis"/>
        </w:rPr>
        <w:t>1</w:t>
      </w:r>
      <w:r w:rsidRPr="00276EA6">
        <w:t>Dept. of Ecology and Evolutionary Biology, University of California, Los Angeles, Los Angeles, CA</w:t>
      </w:r>
    </w:p>
    <w:p w14:paraId="3BF6B469" w14:textId="0BAA193A" w:rsidR="002209DF" w:rsidRPr="00276EA6" w:rsidRDefault="0053253B" w:rsidP="0053253B">
      <w:pPr>
        <w:spacing w:line="240" w:lineRule="auto"/>
      </w:pPr>
      <w:r w:rsidRPr="00276EA6">
        <w:rPr>
          <w:rStyle w:val="SubtleEmphasis"/>
        </w:rPr>
        <w:t>2</w:t>
      </w:r>
      <w:r w:rsidR="002209DF" w:rsidRPr="002209DF">
        <w:t xml:space="preserve"> </w:t>
      </w:r>
      <w:r w:rsidR="002209DF">
        <w:t xml:space="preserve">Molecular Virology and Microbiology; Section of Infectious Diseases, Baylor College of Medicine, Houston, TX  </w:t>
      </w:r>
    </w:p>
    <w:p w14:paraId="08A1513F" w14:textId="77777777" w:rsidR="00D87E32" w:rsidRDefault="00D87E32" w:rsidP="0053253B">
      <w:pPr>
        <w:spacing w:line="240" w:lineRule="auto"/>
      </w:pPr>
      <w:r w:rsidRPr="00276EA6">
        <w:rPr>
          <w:rStyle w:val="SubtleEmphasis"/>
        </w:rPr>
        <w:t>3</w:t>
      </w:r>
      <w:r>
        <w:rPr>
          <w:rStyle w:val="SubtleEmphasis"/>
        </w:rPr>
        <w:t xml:space="preserve"> </w:t>
      </w:r>
      <w:r>
        <w:t xml:space="preserve">School of Clinical and Experimental Sciences, University of Southampton, Southampton, UK </w:t>
      </w:r>
    </w:p>
    <w:p w14:paraId="0E651602" w14:textId="77777777" w:rsidR="00F43F85" w:rsidRDefault="0053253B" w:rsidP="00F43F85">
      <w:pPr>
        <w:spacing w:line="240" w:lineRule="auto"/>
        <w:ind w:firstLine="0"/>
      </w:pPr>
      <w:r w:rsidRPr="00276EA6">
        <w:rPr>
          <w:rStyle w:val="SubtleEmphasis"/>
        </w:rPr>
        <w:t>4</w:t>
      </w:r>
      <w:r w:rsidR="00F43F85">
        <w:rPr>
          <w:rFonts w:ascii="Verdana" w:hAnsi="Verdana"/>
          <w:color w:val="222222"/>
          <w:sz w:val="20"/>
          <w:szCs w:val="20"/>
          <w:shd w:val="clear" w:color="auto" w:fill="FFFFFF"/>
        </w:rPr>
        <w:t>Dept. of Infectious Diseases, Aarhus University Hospital, 8200 Aarhus N, Denmark</w:t>
      </w:r>
    </w:p>
    <w:p w14:paraId="082E0AFE" w14:textId="28B511F8" w:rsidR="0053253B" w:rsidRPr="008C33D6" w:rsidRDefault="00F43F85" w:rsidP="00F43F85">
      <w:pPr>
        <w:spacing w:line="240" w:lineRule="auto"/>
      </w:pPr>
      <w:r w:rsidRPr="00276EA6">
        <w:rPr>
          <w:rStyle w:val="SubtleEmphasis"/>
        </w:rPr>
        <w:t xml:space="preserve"> </w:t>
      </w:r>
      <w:r w:rsidR="00A406CA">
        <w:rPr>
          <w:rStyle w:val="SubtleEmphasis"/>
        </w:rPr>
        <w:t xml:space="preserve"> </w:t>
      </w:r>
      <w:r w:rsidR="0053253B" w:rsidRPr="00276EA6">
        <w:rPr>
          <w:rStyle w:val="SubtleEmphasis"/>
        </w:rPr>
        <w:t>6</w:t>
      </w:r>
      <w:r w:rsidR="0053253B">
        <w:rPr>
          <w:rStyle w:val="SubtleEmphasis"/>
          <w:vertAlign w:val="baseline"/>
        </w:rPr>
        <w:t>Arizona Department of Health Services, Phoenix Arizona, USA</w:t>
      </w:r>
    </w:p>
    <w:p w14:paraId="69686D04" w14:textId="77777777" w:rsidR="0053253B" w:rsidRPr="00276EA6" w:rsidRDefault="0053253B" w:rsidP="0053253B">
      <w:pPr>
        <w:spacing w:line="240" w:lineRule="auto"/>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pacing w:line="240" w:lineRule="auto"/>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pacing w:line="240" w:lineRule="auto"/>
      </w:pPr>
      <w:r w:rsidRPr="00276EA6">
        <w:t xml:space="preserve">* </w:t>
      </w:r>
      <w:hyperlink r:id="rId7" w:history="1">
        <w:r w:rsidRPr="00276EA6">
          <w:rPr>
            <w:rStyle w:val="Hyperlink"/>
          </w:rPr>
          <w:t>jlloydsmith@ucla.edu</w:t>
        </w:r>
      </w:hyperlink>
    </w:p>
    <w:p w14:paraId="0B7CE950" w14:textId="77777777" w:rsidR="0030589E" w:rsidRPr="00276EA6" w:rsidRDefault="0030589E" w:rsidP="00276EA6">
      <w:pPr>
        <w:spacing w:line="240" w:lineRule="auto"/>
      </w:pPr>
    </w:p>
    <w:p w14:paraId="59F5CEAD" w14:textId="77777777" w:rsidR="00FD481E" w:rsidRPr="00276EA6" w:rsidRDefault="00FD481E" w:rsidP="00276EA6">
      <w:pPr>
        <w:spacing w:line="240" w:lineRule="auto"/>
      </w:pPr>
    </w:p>
    <w:p w14:paraId="1E847C1A" w14:textId="77777777" w:rsidR="003D712F" w:rsidRPr="00276EA6" w:rsidRDefault="003D712F" w:rsidP="003D712F">
      <w:pPr>
        <w:pStyle w:val="Heading1"/>
        <w:spacing w:line="240" w:lineRule="auto"/>
        <w:rPr>
          <w:color w:val="000000" w:themeColor="text1"/>
        </w:rPr>
      </w:pPr>
      <w:r w:rsidRPr="00276EA6">
        <w:rPr>
          <w:color w:val="000000" w:themeColor="text1"/>
        </w:rPr>
        <w:t>Abstract</w:t>
      </w:r>
    </w:p>
    <w:p w14:paraId="44C61808" w14:textId="76593029" w:rsidR="00FD481E" w:rsidRPr="00DC431E" w:rsidRDefault="003D712F" w:rsidP="003D712F">
      <w:pPr>
        <w:spacing w:line="240" w:lineRule="auto"/>
      </w:pPr>
      <w:r w:rsidRPr="00DC431E">
        <w:t>Across decades of co-circulation in humans, influenza A subtype H1N1 and H3N2</w:t>
      </w:r>
      <w:r>
        <w:t xml:space="preserve"> have caused seasonal epidemics characterized by </w:t>
      </w:r>
      <w:r w:rsidRPr="00DC431E">
        <w:t xml:space="preserve">different age distributions of infection and mortality. H3N2 </w:t>
      </w:r>
      <w:r>
        <w:t>causes</w:t>
      </w:r>
      <w:r w:rsidRPr="00DC431E">
        <w:t xml:space="preserve"> the majority of cases in high-risk elderly cohorts, and the majority of overall deaths, whereas </w:t>
      </w:r>
      <w:r>
        <w:t xml:space="preserve">H1N1 causes incidence </w:t>
      </w:r>
      <w:r w:rsidRPr="00DC431E">
        <w:t>shifted towards young and middle-aged adults</w:t>
      </w:r>
      <w:r>
        <w:t>, and fewer deaths</w:t>
      </w:r>
      <w:r w:rsidRPr="00DC431E">
        <w:t xml:space="preserve">. </w:t>
      </w:r>
      <w:r>
        <w:t>These contrasting age profiles may result from differences in childhood exposure to H1N1 and H3N2 or differences in evolutionary rate between subtypes. Here w</w:t>
      </w:r>
      <w:r w:rsidRPr="00DC431E">
        <w:t xml:space="preserve">e </w:t>
      </w:r>
      <w:r>
        <w:t>analyze</w:t>
      </w:r>
      <w:r w:rsidRPr="00DC431E">
        <w:rPr>
          <w:rStyle w:val="CommentReference"/>
          <w:sz w:val="24"/>
          <w:szCs w:val="24"/>
        </w:rPr>
        <w:t xml:space="preserve"> two </w:t>
      </w:r>
      <w:r>
        <w:rPr>
          <w:rStyle w:val="CommentReference"/>
          <w:sz w:val="24"/>
          <w:szCs w:val="24"/>
        </w:rPr>
        <w:t>detailed</w:t>
      </w:r>
      <w:r w:rsidRPr="00DC431E">
        <w:rPr>
          <w:rStyle w:val="CommentReference"/>
          <w:sz w:val="24"/>
          <w:szCs w:val="24"/>
        </w:rPr>
        <w:t xml:space="preserve"> epidemiological data sets</w:t>
      </w:r>
      <w:r>
        <w:rPr>
          <w:rStyle w:val="CommentReference"/>
          <w:sz w:val="24"/>
          <w:szCs w:val="24"/>
        </w:rPr>
        <w:t xml:space="preserve"> to test</w:t>
      </w:r>
      <w:r w:rsidRPr="00DC431E">
        <w:rPr>
          <w:rStyle w:val="CommentReference"/>
          <w:sz w:val="24"/>
          <w:szCs w:val="24"/>
        </w:rPr>
        <w:t xml:space="preserve"> </w:t>
      </w:r>
      <w:r>
        <w:rPr>
          <w:rStyle w:val="CommentReference"/>
          <w:sz w:val="24"/>
          <w:szCs w:val="24"/>
        </w:rPr>
        <w:t>whether childhood</w:t>
      </w:r>
      <w:r w:rsidRPr="00DC431E">
        <w:rPr>
          <w:rStyle w:val="CommentReference"/>
          <w:sz w:val="24"/>
          <w:szCs w:val="24"/>
        </w:rPr>
        <w:t xml:space="preserve"> immune imprinting shapes seasonal flu epidemiology </w:t>
      </w:r>
      <w:r>
        <w:rPr>
          <w:rStyle w:val="CommentReference"/>
          <w:sz w:val="24"/>
          <w:szCs w:val="24"/>
        </w:rPr>
        <w:t xml:space="preserve">primarily </w:t>
      </w:r>
      <w:r w:rsidRPr="00DC431E">
        <w:rPr>
          <w:rStyle w:val="CommentReference"/>
          <w:sz w:val="24"/>
          <w:szCs w:val="24"/>
        </w:rPr>
        <w:t xml:space="preserve">via narrow immune memory to a particular </w:t>
      </w:r>
      <w:r>
        <w:rPr>
          <w:rStyle w:val="CommentReference"/>
          <w:sz w:val="24"/>
          <w:szCs w:val="24"/>
        </w:rPr>
        <w:t xml:space="preserve">antigenic </w:t>
      </w:r>
      <w:r w:rsidRPr="00DC431E">
        <w:rPr>
          <w:rStyle w:val="CommentReference"/>
          <w:sz w:val="24"/>
          <w:szCs w:val="24"/>
        </w:rPr>
        <w:t>subtype</w:t>
      </w:r>
      <w:r>
        <w:rPr>
          <w:rStyle w:val="CommentReference"/>
          <w:sz w:val="24"/>
          <w:szCs w:val="24"/>
        </w:rPr>
        <w:t xml:space="preserve"> of influenza</w:t>
      </w:r>
      <w:r w:rsidRPr="00DC431E">
        <w:rPr>
          <w:rStyle w:val="CommentReference"/>
          <w:sz w:val="24"/>
          <w:szCs w:val="24"/>
        </w:rPr>
        <w:t xml:space="preserve">, or via broader immune memory that </w:t>
      </w:r>
      <w:r>
        <w:rPr>
          <w:rStyle w:val="CommentReference"/>
          <w:sz w:val="24"/>
          <w:szCs w:val="24"/>
        </w:rPr>
        <w:t>protects</w:t>
      </w:r>
      <w:r w:rsidRPr="00DC431E">
        <w:rPr>
          <w:rStyle w:val="CommentReference"/>
          <w:sz w:val="24"/>
          <w:szCs w:val="24"/>
        </w:rPr>
        <w:t xml:space="preserve"> across subtypes. We also </w:t>
      </w:r>
      <w:r>
        <w:rPr>
          <w:rStyle w:val="CommentReference"/>
          <w:sz w:val="24"/>
          <w:szCs w:val="24"/>
        </w:rPr>
        <w:t xml:space="preserve">test the impact of </w:t>
      </w:r>
      <w:r w:rsidRPr="00DC431E">
        <w:rPr>
          <w:rStyle w:val="CommentReference"/>
          <w:sz w:val="24"/>
          <w:szCs w:val="24"/>
        </w:rPr>
        <w:t xml:space="preserve">evolutionary </w:t>
      </w:r>
      <w:r>
        <w:rPr>
          <w:rStyle w:val="CommentReference"/>
          <w:sz w:val="24"/>
          <w:szCs w:val="24"/>
        </w:rPr>
        <w:t>differences on the age profiles of influenza subtypes</w:t>
      </w:r>
      <w:r w:rsidRPr="00DC431E">
        <w:rPr>
          <w:rStyle w:val="CommentReference"/>
          <w:sz w:val="24"/>
          <w:szCs w:val="24"/>
        </w:rPr>
        <w:t>.</w:t>
      </w:r>
      <w:r w:rsidRPr="00DC431E">
        <w:t xml:space="preserve"> Likelihood-based model comparison showed that </w:t>
      </w:r>
      <w:r>
        <w:t xml:space="preserve">narrow, </w:t>
      </w:r>
      <w:r w:rsidRPr="00DC431E">
        <w:t xml:space="preserve">within-subtype imprinting is the strongest driver of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w:t>
      </w:r>
      <w:r>
        <w:t>As a result,</w:t>
      </w:r>
      <w:r w:rsidRPr="00DC431E">
        <w:t xml:space="preserve"> less “senior” antibody responses acquired later in life do not provide the same strength of protection as responses imprinted in childhood.  Finally, </w:t>
      </w:r>
      <w:r>
        <w:t>we project</w:t>
      </w:r>
      <w:r w:rsidRPr="00DC431E">
        <w:t xml:space="preserve"> that H1N1’s mortality burden (currently low) may increase in the coming decades, as cohorts that lack H1N1-specific imprinting eventually </w:t>
      </w:r>
      <w:r>
        <w:t>reach old age</w:t>
      </w:r>
      <w:r w:rsidRPr="00DC431E">
        <w:t>.</w:t>
      </w:r>
      <w:r w:rsidR="00FD481E" w:rsidRPr="00DC431E">
        <w:br w:type="page"/>
      </w:r>
    </w:p>
    <w:p w14:paraId="2619A099" w14:textId="4D905306" w:rsidR="00FD481E" w:rsidRPr="00276EA6" w:rsidRDefault="00FD481E" w:rsidP="00276EA6">
      <w:pPr>
        <w:pStyle w:val="Heading1"/>
      </w:pPr>
      <w:r w:rsidRPr="00276EA6">
        <w:lastRenderedPageBreak/>
        <w:t>Introduction</w:t>
      </w:r>
    </w:p>
    <w:p w14:paraId="2C64444D" w14:textId="7909CA92" w:rsidR="00766109" w:rsidRDefault="00AD3787" w:rsidP="005D633D">
      <w:r w:rsidRPr="00276EA6">
        <w:t xml:space="preserve">Childhood </w:t>
      </w:r>
      <w:r w:rsidR="00385338">
        <w:t>influenza exposures</w:t>
      </w:r>
      <w:r w:rsidRPr="00276EA6">
        <w:t xml:space="preserve"> leave an immunological imprint, which has reverberating, lifelong impacts on </w:t>
      </w:r>
      <w:r>
        <w:t>immune memory</w:t>
      </w:r>
      <w:r w:rsidRPr="00276EA6">
        <w:t xml:space="preserve">. Foundational work on original antigenic sin </w:t>
      </w:r>
      <w:r w:rsidRPr="00276EA6">
        <w:fldChar w:fldCharType="begin"/>
      </w:r>
      <w:r w:rsidR="00143E5A">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276EA6">
        <w:fldChar w:fldCharType="separate"/>
      </w:r>
      <w:r w:rsidR="00E978E6">
        <w:t>(1)</w:t>
      </w:r>
      <w:r w:rsidRPr="00276EA6">
        <w:fldChar w:fldCharType="end"/>
      </w:r>
      <w:r w:rsidRPr="00276EA6">
        <w:t xml:space="preserve"> </w:t>
      </w:r>
      <w:r>
        <w:t>and</w:t>
      </w:r>
      <w:r w:rsidRPr="00276EA6">
        <w:t xml:space="preserve"> antigenic seniority </w:t>
      </w:r>
      <w:r w:rsidRPr="00276EA6">
        <w:fldChar w:fldCharType="begin"/>
      </w:r>
      <w:r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276EA6">
        <w:rPr>
          <w:rFonts w:ascii="Cambria Math" w:hAnsi="Cambria Math" w:cs="Cambria Math"/>
        </w:rPr>
        <w:instrText>∶</w:instrText>
      </w:r>
      <w:r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276EA6">
        <w:fldChar w:fldCharType="separate"/>
      </w:r>
      <w:r w:rsidR="00E978E6">
        <w:rPr>
          <w:noProof/>
        </w:rPr>
        <w:t>(2)</w:t>
      </w:r>
      <w:r w:rsidRPr="00276EA6">
        <w:fldChar w:fldCharType="end"/>
      </w:r>
      <w:r w:rsidRPr="00276EA6">
        <w:t xml:space="preserve"> showed</w:t>
      </w:r>
      <w:r>
        <w:t>,</w:t>
      </w:r>
      <w:r w:rsidRPr="00276EA6">
        <w:t xml:space="preserve"> </w:t>
      </w:r>
      <w:r>
        <w:t xml:space="preserve">using serological data, </w:t>
      </w:r>
      <w:r w:rsidRPr="00276EA6">
        <w:t xml:space="preserve">that individuals maintain the highest </w:t>
      </w:r>
      <w:r w:rsidR="00B368C0" w:rsidRPr="00B368C0">
        <w:t xml:space="preserve">antibody </w:t>
      </w:r>
      <w:r w:rsidRPr="00B368C0">
        <w:t xml:space="preserve">titers against influenza strains encountered in childhood. But how these serological patterns map to functional immune protection, and shape birth year-specific risk during outbreaks, remains an active </w:t>
      </w:r>
      <w:r w:rsidR="00B368C0" w:rsidRPr="00B368C0">
        <w:t>area of inquiry</w:t>
      </w:r>
      <w:r w:rsidRPr="00B368C0">
        <w:t>. One open question</w:t>
      </w:r>
      <w:r w:rsidR="00766109" w:rsidRPr="00766109">
        <w:t xml:space="preserve"> </w:t>
      </w:r>
      <w:r w:rsidR="00766109">
        <w:t xml:space="preserve">is the breadth of cross-protection provided by immune memory imprinted in childhood, and the extent to which immune breadth depends on the antigenic familiarity of the challenge strain. </w:t>
      </w:r>
    </w:p>
    <w:p w14:paraId="574B8285" w14:textId="2A64F461" w:rsidR="007F0193" w:rsidRPr="00FE6A33" w:rsidRDefault="00E00AC7" w:rsidP="005D633D">
      <w:r>
        <w:t xml:space="preserve">Many epidemiological examples highlight benefits from </w:t>
      </w:r>
      <w:r w:rsidR="009311CF">
        <w:t>imprinting protection</w:t>
      </w:r>
      <w:r w:rsidR="003D712F">
        <w:t>; every modern influenza pandemic has spared certain birth cohorts</w:t>
      </w:r>
      <w:r w:rsidR="009311CF">
        <w:t xml:space="preserve">, presumably due to </w:t>
      </w:r>
      <w:r w:rsidR="00B81F0A">
        <w:t>cross-protective memory</w:t>
      </w:r>
      <w:r w:rsidR="00AD3787">
        <w:t xml:space="preserve"> primed </w:t>
      </w:r>
      <w:r w:rsidR="003D712F">
        <w:t>in childhood</w:t>
      </w:r>
      <w:r w:rsidR="00AD3787">
        <w:t xml:space="preserve"> </w:t>
      </w:r>
      <w:r w:rsidR="00AD3787" w:rsidRPr="00276EA6">
        <w:fldChar w:fldCharType="begin"/>
      </w:r>
      <w:r w:rsidR="00C21CB5">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276EA6">
        <w:fldChar w:fldCharType="separate"/>
      </w:r>
      <w:r w:rsidR="00C21CB5" w:rsidRPr="00C21CB5">
        <w:rPr>
          <w:color w:val="000000"/>
        </w:rPr>
        <w:t>(3–9)</w:t>
      </w:r>
      <w:r w:rsidR="00AD3787" w:rsidRPr="00276EA6">
        <w:fldChar w:fldCharType="end"/>
      </w:r>
      <w:r w:rsidR="00AD3787" w:rsidRPr="00276EA6">
        <w:t xml:space="preserve">. </w:t>
      </w:r>
      <w:r w:rsidR="005D633D">
        <w:t>Recently</w:t>
      </w:r>
      <w:r w:rsidR="009311CF">
        <w:t>, we showed that</w:t>
      </w:r>
      <w:r w:rsidR="00E96D34">
        <w:t xml:space="preserve"> </w:t>
      </w:r>
      <w:r w:rsidR="003D712F">
        <w:t xml:space="preserve">childhood </w:t>
      </w:r>
      <w:r w:rsidR="00B81F0A">
        <w:t xml:space="preserve">imprinting </w:t>
      </w:r>
      <w:r w:rsidR="00C21CB5">
        <w:t xml:space="preserve">also </w:t>
      </w:r>
      <w:r w:rsidR="003D712F">
        <w:t xml:space="preserve">protects </w:t>
      </w:r>
      <w:r w:rsidR="00B81F0A">
        <w:t>against</w:t>
      </w:r>
      <w:r w:rsidR="00AD3787" w:rsidRPr="00276EA6">
        <w:t xml:space="preserve"> </w:t>
      </w:r>
      <w:r w:rsidR="003D712F">
        <w:t xml:space="preserve">novel, </w:t>
      </w:r>
      <w:r w:rsidR="00AD3787" w:rsidRPr="00276EA6">
        <w:t xml:space="preserve">emerging avian influenza viruses </w:t>
      </w:r>
      <w:r w:rsidR="00AD3787" w:rsidRPr="00276EA6">
        <w:fldChar w:fldCharType="begin"/>
      </w:r>
      <w:r w:rsidR="00C21CB5">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276EA6">
        <w:fldChar w:fldCharType="separate"/>
      </w:r>
      <w:r w:rsidR="00C21CB5">
        <w:rPr>
          <w:noProof/>
        </w:rPr>
        <w:t>(8,10)</w:t>
      </w:r>
      <w:r w:rsidR="00AD3787" w:rsidRPr="00276EA6">
        <w:fldChar w:fldCharType="end"/>
      </w:r>
      <w:r w:rsidR="00AD3787" w:rsidRPr="00276EA6">
        <w:t>.</w:t>
      </w:r>
      <w:r w:rsidR="005D633D">
        <w:t xml:space="preserve"> </w:t>
      </w:r>
      <w:r w:rsidR="003D712F">
        <w:t>Childhood imprinting may</w:t>
      </w:r>
      <w:r w:rsidR="00C21CB5">
        <w:t xml:space="preserve"> additionally</w:t>
      </w:r>
      <w:r w:rsidR="003D712F">
        <w:t xml:space="preserve"> shape birth year-specific risk from</w:t>
      </w:r>
      <w:r w:rsidR="005D633D">
        <w:t xml:space="preserve"> </w:t>
      </w:r>
      <w:r w:rsidR="003D712F">
        <w:t>seasonal influenza</w:t>
      </w:r>
      <w:r w:rsidR="00C21CB5">
        <w:t xml:space="preserve"> </w:t>
      </w:r>
      <w:r w:rsidR="00C21CB5">
        <w:fldChar w:fldCharType="begin"/>
      </w:r>
      <w:r w:rsidR="00C21CB5">
        <w:instrText xml:space="preserve"> ADDIN ZOTERO_ITEM CSL_CITATION {"citationID":"phL4PdyL","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fldChar w:fldCharType="separate"/>
      </w:r>
      <w:r w:rsidR="00C21CB5" w:rsidRPr="00C21CB5">
        <w:t>(11–13)</w:t>
      </w:r>
      <w:r w:rsidR="00C21CB5">
        <w:fldChar w:fldCharType="end"/>
      </w:r>
      <w:r w:rsidR="003D712F">
        <w:t>, but it is unclear what breadth of imprinting protection acts dominantly in this context.</w:t>
      </w:r>
      <w:r w:rsidR="003D712F" w:rsidDel="00A616B4">
        <w:t xml:space="preserve"> </w:t>
      </w:r>
    </w:p>
    <w:p w14:paraId="19DDE375" w14:textId="5F464301" w:rsidR="001A1306" w:rsidRPr="00472B0E" w:rsidRDefault="001A1306" w:rsidP="00A616B4">
      <w:r w:rsidRPr="00276EA6">
        <w:t>Recent studies have highlighted</w:t>
      </w:r>
      <w:r>
        <w:t xml:space="preserve"> </w:t>
      </w:r>
      <w:r w:rsidR="00C01A31">
        <w:t>childhood imprinting’s ability</w:t>
      </w:r>
      <w:r w:rsidRPr="00276EA6">
        <w:t xml:space="preserve"> to shape multiple layers of influenza immune memory, both broad and narrow. </w:t>
      </w:r>
      <w:r w:rsidRPr="0010345F">
        <w:t xml:space="preserve">Until recently, </w:t>
      </w:r>
      <w:r w:rsidR="004407D6">
        <w:t>narrow influenza immunity, with cross-protection acting only among closely related variants of the same hemagglutinin (HA) subtype</w:t>
      </w:r>
      <w:r w:rsidR="003D712F">
        <w:t xml:space="preserve"> has been considered the </w:t>
      </w:r>
      <w:r w:rsidR="00777458">
        <w:t>norm</w:t>
      </w:r>
      <w:r w:rsidR="00C01A31">
        <w:t>.</w:t>
      </w:r>
      <w:ins w:id="0" w:author="Katelyn Gostic" w:date="2019-05-31T14:51:00Z">
        <w:r w:rsidR="00C21CB5">
          <w:t xml:space="preserve"> Narrow, within-subtype protection against HA is primarily driven by memory of variable epitopes on the HA head.</w:t>
        </w:r>
      </w:ins>
      <w:r w:rsidR="00C01A31">
        <w:t xml:space="preserve"> But protection may </w:t>
      </w:r>
      <w:r w:rsidR="00116E3F">
        <w:t xml:space="preserve">also </w:t>
      </w:r>
      <w:r w:rsidR="00C01A31">
        <w:t xml:space="preserve">be driven by memory of other </w:t>
      </w:r>
      <w:r w:rsidR="003D712F">
        <w:t xml:space="preserve">antigens </w:t>
      </w:r>
      <w:r w:rsidR="00C01A31">
        <w:t>(e.g. NA)</w:t>
      </w:r>
      <w:r w:rsidR="00C21CB5">
        <w:t xml:space="preserve"> </w:t>
      </w:r>
      <w:r w:rsidR="00C21CB5">
        <w:fldChar w:fldCharType="begin"/>
      </w:r>
      <w:r w:rsidR="00C21CB5">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fldChar w:fldCharType="separate"/>
      </w:r>
      <w:r w:rsidR="00C21CB5" w:rsidRPr="00C21CB5">
        <w:t>(14–16)</w:t>
      </w:r>
      <w:r w:rsidR="00C21CB5">
        <w:fldChar w:fldCharType="end"/>
      </w:r>
      <w:r w:rsidR="00C01A31">
        <w:t>, or by more broadly protective responses</w:t>
      </w:r>
      <w:r w:rsidR="003D712F">
        <w:t xml:space="preserve"> that target conserved epitopes</w:t>
      </w:r>
      <w:ins w:id="1" w:author="Katelyn Gostic" w:date="2019-05-31T14:50:00Z">
        <w:r w:rsidR="00C21CB5">
          <w:t>, particularly on</w:t>
        </w:r>
      </w:ins>
      <w:ins w:id="2" w:author="Katelyn Gostic" w:date="2019-05-31T14:51:00Z">
        <w:r w:rsidR="00C21CB5">
          <w:t xml:space="preserve"> the</w:t>
        </w:r>
      </w:ins>
      <w:ins w:id="3" w:author="Katelyn Gostic" w:date="2019-05-31T14:50:00Z">
        <w:r w:rsidR="00C21CB5">
          <w:t xml:space="preserve"> HA stalk</w:t>
        </w:r>
      </w:ins>
      <w:r w:rsidR="003D712F">
        <w:t xml:space="preserve"> </w:t>
      </w:r>
      <w:r w:rsidR="00C21CB5" w:rsidRPr="00C21CB5">
        <w:rPr>
          <w:highlight w:val="yellow"/>
        </w:rPr>
        <w:fldChar w:fldCharType="begin"/>
      </w:r>
      <w:r w:rsidR="00C21CB5" w:rsidRPr="00C21CB5">
        <w:rPr>
          <w:highlight w:val="yellow"/>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C21CB5">
        <w:rPr>
          <w:highlight w:val="yellow"/>
        </w:rPr>
        <w:fldChar w:fldCharType="separate"/>
      </w:r>
      <w:r w:rsidR="00C21CB5" w:rsidRPr="00C21CB5">
        <w:rPr>
          <w:highlight w:val="yellow"/>
        </w:rPr>
        <w:t>(10,17–19)</w:t>
      </w:r>
      <w:r w:rsidR="00C21CB5" w:rsidRPr="00C21CB5">
        <w:rPr>
          <w:highlight w:val="yellow"/>
        </w:rPr>
        <w:fldChar w:fldCharType="end"/>
      </w:r>
      <w:r w:rsidR="004407D6">
        <w:t xml:space="preserve">. </w:t>
      </w:r>
      <w:r w:rsidR="00C01A31">
        <w:t>Antibodies</w:t>
      </w:r>
      <w:r w:rsidR="00DD31B1">
        <w:t xml:space="preserve"> that </w:t>
      </w:r>
      <w:r w:rsidR="002B7007">
        <w:t>target conserved HA epitopes</w:t>
      </w:r>
      <w:r w:rsidR="00C01A31">
        <w:t xml:space="preserve"> </w:t>
      </w:r>
      <w:r w:rsidR="002B7007">
        <w:t xml:space="preserve">can provide </w:t>
      </w:r>
      <w:r w:rsidR="001769EF">
        <w:t>broad</w:t>
      </w:r>
      <w:r w:rsidRPr="0010345F">
        <w:t xml:space="preserve"> protection</w:t>
      </w:r>
      <w:r>
        <w:t xml:space="preserve"> across </w:t>
      </w:r>
      <w:r w:rsidR="00FE079A">
        <w:t>H</w:t>
      </w:r>
      <w:r>
        <w:t xml:space="preserve">A subtypes in the same phylogenetic group </w:t>
      </w:r>
      <w:r w:rsidRPr="0010345F">
        <w:fldChar w:fldCharType="begin"/>
      </w:r>
      <w:r w:rsidR="00C21CB5">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10345F">
        <w:fldChar w:fldCharType="separate"/>
      </w:r>
      <w:r w:rsidR="00C21CB5">
        <w:rPr>
          <w:color w:val="000000"/>
        </w:rPr>
        <w:t>(17,19,20)</w:t>
      </w:r>
      <w:r w:rsidRPr="0010345F">
        <w:fldChar w:fldCharType="end"/>
      </w:r>
      <w:r w:rsidR="00116E3F">
        <w:t xml:space="preserve">, where </w:t>
      </w:r>
      <w:r>
        <w:t>HA group 1 contains seasonal subtypes H1 and H2, while group 2 contains seasonal H3</w:t>
      </w:r>
      <w:r w:rsidR="0055219B">
        <w:t xml:space="preserve"> </w:t>
      </w:r>
      <w:r w:rsidR="0055219B">
        <w:fldChar w:fldCharType="begin"/>
      </w:r>
      <w:r w:rsidR="00C21CB5">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fldChar w:fldCharType="separate"/>
      </w:r>
      <w:r w:rsidR="00C21CB5">
        <w:rPr>
          <w:noProof/>
        </w:rPr>
        <w:t>(10,18,21)</w:t>
      </w:r>
      <w:r w:rsidR="0055219B">
        <w:fldChar w:fldCharType="end"/>
      </w:r>
      <w:r>
        <w:t>.</w:t>
      </w:r>
      <w:r w:rsidR="00116E3F">
        <w:t xml:space="preserve"> </w:t>
      </w:r>
    </w:p>
    <w:p w14:paraId="741E682F" w14:textId="072D6BA3" w:rsidR="00585BEF" w:rsidRPr="00472B0E" w:rsidRDefault="00C01A31" w:rsidP="00E277A0">
      <w:r>
        <w:t>N</w:t>
      </w:r>
      <w:r w:rsidR="00D33050" w:rsidRPr="00472B0E">
        <w:t xml:space="preserve">arrow within-subtype </w:t>
      </w:r>
      <w:r w:rsidR="002C7616" w:rsidRPr="00472B0E">
        <w:t xml:space="preserve">responses are classically associated with seasonal influenza’s epidemiology and evolution. But because narrow, within-subtype immune memory decays rapidly in the </w:t>
      </w:r>
      <w:r w:rsidR="002C7616" w:rsidRPr="00472B0E">
        <w:lastRenderedPageBreak/>
        <w:t xml:space="preserve">face of antigenic drift, narrow responses imprinted in childhood may not continue to shape cohort-specific protection across an entire human lifetime.  </w:t>
      </w:r>
      <w:r w:rsidR="003D712F">
        <w:t xml:space="preserve">Alternatively, </w:t>
      </w:r>
      <w:r w:rsidR="000D0D6D" w:rsidRPr="00472B0E">
        <w:t xml:space="preserve">broad, HA group-level immune memory </w:t>
      </w:r>
      <w:r w:rsidR="000D0D6D">
        <w:t xml:space="preserve">can play a strong role in defense against unfamiliar HA antigens </w:t>
      </w:r>
      <w:r w:rsidR="00C21CB5">
        <w:fldChar w:fldCharType="begin"/>
      </w:r>
      <w:r w:rsidR="009B0002">
        <w:instrText xml:space="preserve"> ADDIN ZOTERO_ITEM CSL_CITATION {"citationID":"gJUdEimH","properties":{"formattedCitation":"(17,19,20,22)","plainCitation":"(17,19,20,22)","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fldChar w:fldCharType="separate"/>
      </w:r>
      <w:r w:rsidR="009B0002">
        <w:rPr>
          <w:noProof/>
        </w:rPr>
        <w:t>(17,19,20,22)</w:t>
      </w:r>
      <w:r w:rsidR="00C21CB5">
        <w:fldChar w:fldCharType="end"/>
      </w:r>
      <w:r w:rsidR="000D0D6D">
        <w:t xml:space="preserve">, and </w:t>
      </w:r>
      <w:r w:rsidR="000D0D6D" w:rsidRPr="00472B0E">
        <w:t xml:space="preserve">may provide a second </w:t>
      </w:r>
      <w:r w:rsidR="000D0D6D">
        <w:t>line</w:t>
      </w:r>
      <w:r w:rsidR="000D0D6D" w:rsidRPr="00472B0E">
        <w:t xml:space="preserve"> of </w:t>
      </w:r>
      <w:r w:rsidR="000D0D6D" w:rsidRPr="009B0002">
        <w:t>defense against drifted seasonal strains</w:t>
      </w:r>
      <w:r w:rsidR="000D0D6D" w:rsidRPr="009B0002" w:rsidDel="000D0D6D">
        <w:t xml:space="preserve"> </w:t>
      </w:r>
      <w:r w:rsidR="0050451F" w:rsidRPr="009B0002">
        <w:t>whose</w:t>
      </w:r>
      <w:r w:rsidR="00585BEF" w:rsidRPr="009B0002">
        <w:t xml:space="preserve"> conserved epitopes provide the only recognizable immune targets.</w:t>
      </w:r>
      <w:r w:rsidR="00585BEF" w:rsidRPr="00472B0E">
        <w:t xml:space="preserve"> </w:t>
      </w:r>
    </w:p>
    <w:p w14:paraId="550D7520" w14:textId="62E85C0A" w:rsidR="00777458" w:rsidRPr="00472B0E" w:rsidRDefault="00777458" w:rsidP="00777458">
      <w:r w:rsidRPr="00472B0E">
        <w:t xml:space="preserve">Since 1977, two distinct subtypes of influenza A, H1N1 and H3N2, have circulated seasonally in humans, </w:t>
      </w:r>
      <w:r>
        <w:t xml:space="preserve">with striking but poorly understood differences in their age-specific profiles </w:t>
      </w:r>
      <w:r w:rsidRPr="00472B0E">
        <w:fldChar w:fldCharType="begin"/>
      </w:r>
      <w:r w:rsidR="00C21CB5">
        <w:instrText xml:space="preserve"> ADDIN ZOTERO_ITEM CSL_CITATION {"citationID":"4onGAsPA","properties":{"formattedCitation":"(8,11\\uc0\\u8211{}13,23)","plainCitation":"(8,11–13,2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472B0E">
        <w:fldChar w:fldCharType="separate"/>
      </w:r>
      <w:r w:rsidR="00C21CB5" w:rsidRPr="00C21CB5">
        <w:rPr>
          <w:color w:val="000000"/>
        </w:rPr>
        <w:t>(8,11–13,23)</w:t>
      </w:r>
      <w:r w:rsidRPr="00472B0E">
        <w:fldChar w:fldCharType="end"/>
      </w:r>
      <w:r w:rsidRPr="00472B0E">
        <w:t xml:space="preserve">. </w:t>
      </w:r>
      <w:r>
        <w:t xml:space="preserve">These differences could be associated with childhood </w:t>
      </w:r>
      <w:r w:rsidR="00B7417F">
        <w:t>imprinting</w:t>
      </w:r>
      <w:r>
        <w:t>: o</w:t>
      </w:r>
      <w:r w:rsidRPr="00472B0E">
        <w:t>lder cohorts were almost certainly exposed to H1N1 in childhood</w:t>
      </w:r>
      <w:r>
        <w:t xml:space="preserve"> (since it circulated from 1918-1957)</w:t>
      </w:r>
      <w:r w:rsidRPr="00472B0E">
        <w:t xml:space="preserve">, and now seem to be preferentially protected against modern seasonal H1N1 </w:t>
      </w:r>
      <w:r>
        <w:t xml:space="preserve">variants </w:t>
      </w:r>
      <w:r w:rsidRPr="00472B0E">
        <w:fldChar w:fldCharType="begin"/>
      </w:r>
      <w:r w:rsidR="00C21CB5">
        <w:instrText xml:space="preserve"> ADDIN ZOTERO_ITEM CSL_CITATION {"citationID":"vExGUpXP","properties":{"formattedCitation":"(8,11,24)","plainCitation":"(8,11,24)","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Pr="00472B0E">
        <w:fldChar w:fldCharType="separate"/>
      </w:r>
      <w:r w:rsidR="00C21CB5">
        <w:rPr>
          <w:noProof/>
        </w:rPr>
        <w:t>(8,11,24)</w:t>
      </w:r>
      <w:r w:rsidRPr="00472B0E">
        <w:fldChar w:fldCharType="end"/>
      </w:r>
      <w:r w:rsidRPr="00472B0E">
        <w:t>. Likewise, younger adults have the highest probabilities of childhood imprinting to H3N2, which is consistent with relatively low incidence of seasonal H3N2 in these cohorts (</w:t>
      </w:r>
      <w:r w:rsidRPr="00472B0E">
        <w:rPr>
          <w:b/>
          <w:bCs/>
          <w:i/>
          <w:iCs/>
        </w:rPr>
        <w:t>Fig. 1A</w:t>
      </w:r>
      <w:r w:rsidRPr="00472B0E">
        <w:t xml:space="preserve">). </w:t>
      </w:r>
      <w:r>
        <w:t xml:space="preserve"> Alternatively, differences in the evolutionary dynamics of H1N1 and H3N2 could explain the observed age profiles. </w:t>
      </w:r>
      <w:r w:rsidRPr="00472B0E">
        <w:t xml:space="preserve">Subtype H3N2 </w:t>
      </w:r>
      <w:r>
        <w:t xml:space="preserve">exhibits </w:t>
      </w:r>
      <w:r w:rsidRPr="00472B0E">
        <w:t xml:space="preserve">slightly faster </w:t>
      </w:r>
      <w:r>
        <w:t xml:space="preserve">drift in its antigenic phenotype </w:t>
      </w:r>
      <w:r w:rsidRPr="00472B0E">
        <w:t>than H1N1, and as a result, H3N2 may be more able to cause infections in older, immunologically experienced cohorts, whereas H1N1 may be relatively</w:t>
      </w:r>
      <w:r w:rsidRPr="00276EA6">
        <w:t xml:space="preserve"> restricted to in</w:t>
      </w:r>
      <w:r>
        <w:t xml:space="preserve">fecting </w:t>
      </w:r>
      <w:r w:rsidRPr="00276EA6">
        <w:t xml:space="preserve">immunologically naïve children </w:t>
      </w:r>
      <w:r w:rsidRPr="00276EA6">
        <w:fldChar w:fldCharType="begin"/>
      </w:r>
      <w:r w:rsidR="00BE6F2C">
        <w:instrText xml:space="preserve"> ADDIN ZOTERO_ITEM CSL_CITATION {"citationID":"mPkE0W0j","properties":{"formattedCitation":"(25)","plainCitation":"(25)","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276EA6">
        <w:fldChar w:fldCharType="separate"/>
      </w:r>
      <w:r w:rsidR="00BE6F2C">
        <w:rPr>
          <w:noProof/>
        </w:rPr>
        <w:t>(25)</w:t>
      </w:r>
      <w:r w:rsidRPr="00276EA6">
        <w:fldChar w:fldCharType="end"/>
      </w:r>
      <w:r w:rsidRPr="00276EA6">
        <w:t>.</w:t>
      </w:r>
      <w:r w:rsidRPr="00472B0E">
        <w:t xml:space="preserve"> </w:t>
      </w:r>
    </w:p>
    <w:p w14:paraId="03732787" w14:textId="5A870CAC" w:rsidR="004C3BC8" w:rsidRDefault="00777458" w:rsidP="002D6343">
      <w:r w:rsidRPr="00E058D9">
        <w:t xml:space="preserve">Using two large data sets on seasonal influenza incidence, which together represent 13,063 confirmed influenza A cases across </w:t>
      </w:r>
      <w:r w:rsidR="00E058D9">
        <w:t>nearly two decades</w:t>
      </w:r>
      <w:r w:rsidRPr="00E058D9">
        <w:t xml:space="preserve"> and 15 countries, we tested whether cohort</w:t>
      </w:r>
      <w:r>
        <w:t xml:space="preserve"> effects from childhood imprinting primarily act against </w:t>
      </w:r>
      <w:r w:rsidR="00BE6F2C">
        <w:t>variable epitopes, only providing cross-protection against closely related</w:t>
      </w:r>
      <w:r>
        <w:t xml:space="preserve"> HA or NA </w:t>
      </w:r>
      <w:r w:rsidR="00BE6F2C">
        <w:t>variants of the same subtype</w:t>
      </w:r>
      <w:r>
        <w:t xml:space="preserve">, or </w:t>
      </w:r>
      <w:r w:rsidR="00BE6F2C">
        <w:t>against more conserved epitopes, providing broad cross-protection across subtypes in the same HA group</w:t>
      </w:r>
      <w:r>
        <w:t xml:space="preserve"> (</w:t>
      </w:r>
      <w:r w:rsidRPr="00D830A2">
        <w:rPr>
          <w:b/>
          <w:bCs/>
          <w:i/>
          <w:iCs/>
        </w:rPr>
        <w:t>Fig. 1A-B</w:t>
      </w:r>
      <w:r>
        <w:t xml:space="preserve">). </w:t>
      </w:r>
      <w:r w:rsidRPr="00472B0E">
        <w:t xml:space="preserve">Additionally, </w:t>
      </w:r>
      <w:r>
        <w:t>we considered the hypothesis that differences</w:t>
      </w:r>
      <w:r w:rsidRPr="00472B0E">
        <w:t xml:space="preserve"> in evolutionary rate of H1N1 and H3N2</w:t>
      </w:r>
      <w:r>
        <w:t>, rather than imprinting effects, shape</w:t>
      </w:r>
      <w:r w:rsidRPr="00472B0E">
        <w:t xml:space="preserve"> differences in age distribution. </w:t>
      </w:r>
      <w:r>
        <w:t>Our results have implications for long-term projections of seasonal influenza risk in elderly cohorts</w:t>
      </w:r>
      <w:r w:rsidR="00BE6F2C">
        <w:t xml:space="preserve"> </w:t>
      </w:r>
      <w:r w:rsidR="00BE6F2C">
        <w:fldChar w:fldCharType="begin"/>
      </w:r>
      <w:r w:rsidR="00BE6F2C">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fldChar w:fldCharType="separate"/>
      </w:r>
      <w:r w:rsidR="00BE6F2C">
        <w:rPr>
          <w:noProof/>
        </w:rPr>
        <w:t>(12)</w:t>
      </w:r>
      <w:r w:rsidR="00BE6F2C">
        <w:fldChar w:fldCharType="end"/>
      </w:r>
      <w:r>
        <w:t>, who suffer the heaviest burdens of influenza-related morbidity and mortality</w:t>
      </w:r>
      <w:r w:rsidR="00B7417F">
        <w:t>, and whose imprinting status will shift through time as cohorts born during different inter-pandemic eras grow older</w:t>
      </w:r>
      <w:r>
        <w:t>.</w:t>
      </w:r>
    </w:p>
    <w:p w14:paraId="1C8FF345" w14:textId="76717E7B" w:rsidR="004836EE" w:rsidRPr="00276EA6" w:rsidRDefault="004C3BC8" w:rsidP="004C3BC8">
      <w:pPr>
        <w:pStyle w:val="Heading1"/>
      </w:pPr>
      <w:r>
        <w:br w:type="page"/>
      </w:r>
      <w:r w:rsidR="004836EE" w:rsidRPr="00276EA6">
        <w:lastRenderedPageBreak/>
        <w:t>The Data</w:t>
      </w:r>
    </w:p>
    <w:p w14:paraId="59746925" w14:textId="49E6B867" w:rsidR="004836EE" w:rsidRPr="00276EA6" w:rsidRDefault="004836EE" w:rsidP="004836EE">
      <w:r w:rsidRPr="00276EA6">
        <w:t xml:space="preserve">We analyzed two large epidemiological data sets. </w:t>
      </w:r>
      <w:r>
        <w:t>First,</w:t>
      </w:r>
      <w:r w:rsidRPr="00276EA6">
        <w:t xml:space="preserve"> the Arizona </w:t>
      </w:r>
      <w:r>
        <w:t>Department</w:t>
      </w:r>
      <w:r w:rsidRPr="00276EA6">
        <w:t xml:space="preserve"> of Health Services (</w:t>
      </w:r>
      <w:r>
        <w:t>ADHS</w:t>
      </w:r>
      <w:r w:rsidRPr="00276EA6">
        <w:t>)</w:t>
      </w:r>
      <w:r>
        <w:t xml:space="preserve"> provided a dataset containing 9,451 seasonal</w:t>
      </w:r>
      <w:r w:rsidRPr="00276EA6">
        <w:t xml:space="preserve"> H1N1 and H3N2 cases</w:t>
      </w:r>
      <w:r>
        <w:t xml:space="preserve"> from their statewide surveillance system. Cases of all ages were </w:t>
      </w:r>
      <w:r w:rsidRPr="00276EA6">
        <w:t xml:space="preserve">confirmed </w:t>
      </w:r>
      <w:r>
        <w:t>to subtype by</w:t>
      </w:r>
      <w:r w:rsidRPr="00276EA6">
        <w:t xml:space="preserve"> PCR</w:t>
      </w:r>
      <w:r>
        <w:t xml:space="preserve"> and/or culture</w:t>
      </w:r>
      <w:r w:rsidRPr="00276EA6">
        <w:t xml:space="preserve">, </w:t>
      </w:r>
      <w:r>
        <w:t xml:space="preserve">primarily from </w:t>
      </w:r>
      <w:r w:rsidRPr="004D4003">
        <w:t>virologic testing at the Arizona State Public Health Laboratory</w:t>
      </w:r>
      <w:r>
        <w:t>, with a smaller number</w:t>
      </w:r>
      <w:r w:rsidR="00BE6F2C">
        <w:t xml:space="preserve"> of</w:t>
      </w:r>
      <w:r>
        <w:t xml:space="preserve"> positive influenza tests obtained through mandatory reporting by other clinical labs </w:t>
      </w:r>
      <w:r>
        <w:fldChar w:fldCharType="begin"/>
      </w:r>
      <w:r w:rsidR="00C21CB5">
        <w:instrText xml:space="preserve"> ADDIN ZOTERO_ITEM CSL_CITATION {"citationID":"a1o0u5it2or","properties":{"formattedCitation":"(26)","plainCitation":"(26)","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fldChar w:fldCharType="separate"/>
      </w:r>
      <w:r w:rsidR="00C21CB5">
        <w:rPr>
          <w:color w:val="000000"/>
        </w:rPr>
        <w:t>(26)</w:t>
      </w:r>
      <w:r>
        <w:fldChar w:fldCharType="end"/>
      </w:r>
      <w:r w:rsidRPr="00276EA6">
        <w:t>. Cases were observed across 22 years of influenza surveillance, from the 1993</w:t>
      </w:r>
      <w:r>
        <w:t>-</w:t>
      </w:r>
      <w:r w:rsidRPr="00276EA6">
        <w:t>1994 influenza season through the 2014</w:t>
      </w:r>
      <w:r>
        <w:t>-</w:t>
      </w:r>
      <w:r w:rsidRPr="00276EA6">
        <w:t>2015 season</w:t>
      </w:r>
      <w:r>
        <w:t>, although sample sizes increased dramatically</w:t>
      </w:r>
      <w:r w:rsidRPr="00276EA6">
        <w:t xml:space="preserve"> after the 2009 pandemic (</w:t>
      </w:r>
      <w:r w:rsidRPr="002D7D40">
        <w:rPr>
          <w:rStyle w:val="SubtitleChar"/>
        </w:rPr>
        <w:t>Table 1</w:t>
      </w:r>
      <w:r w:rsidRPr="00276EA6">
        <w:t xml:space="preserve">). </w:t>
      </w:r>
    </w:p>
    <w:p w14:paraId="61F28A6E" w14:textId="4A773773" w:rsidR="004836EE" w:rsidRDefault="004836EE" w:rsidP="004836EE">
      <w:pPr>
        <w:rPr>
          <w:szCs w:val="22"/>
        </w:rPr>
      </w:pPr>
      <w:r w:rsidRPr="008D683C">
        <w:rPr>
          <w:szCs w:val="22"/>
        </w:rPr>
        <w:t>A second data set provided by the INSIGHT influenza outpatient study (</w:t>
      </w:r>
      <w:hyperlink r:id="rId8" w:tgtFrame="_blank" w:history="1">
        <w:r w:rsidRPr="008D683C">
          <w:rPr>
            <w:color w:val="0000FF"/>
            <w:szCs w:val="22"/>
            <w:u w:val="single"/>
          </w:rPr>
          <w:t>http://insight.ccbr.umn.edu/</w:t>
        </w:r>
      </w:hyperlink>
      <w:r w:rsidRPr="008D683C">
        <w:rPr>
          <w:szCs w:val="22"/>
        </w:rPr>
        <w:t>) contained 3,612 PCR-confirmed H1N1 and H3N2 cases, observed across 16 countries between 20</w:t>
      </w:r>
      <w:r>
        <w:rPr>
          <w:szCs w:val="22"/>
        </w:rPr>
        <w:t>09</w:t>
      </w:r>
      <w:r w:rsidRPr="008D683C">
        <w:rPr>
          <w:szCs w:val="22"/>
        </w:rPr>
        <w:t xml:space="preserve"> and 2016 (</w:t>
      </w:r>
      <w:r w:rsidRPr="008D683C">
        <w:rPr>
          <w:b/>
          <w:bCs/>
          <w:i/>
          <w:iCs/>
          <w:szCs w:val="22"/>
        </w:rPr>
        <w:t>Table 2</w:t>
      </w:r>
      <w:r w:rsidRPr="008D683C">
        <w:rPr>
          <w:szCs w:val="22"/>
        </w:rPr>
        <w:t>). The study enrolled adults ages 18 and over who sought health care for influenza-like illness</w:t>
      </w:r>
      <w:r>
        <w:rPr>
          <w:szCs w:val="22"/>
        </w:rPr>
        <w:t xml:space="preserve"> (ILI)</w:t>
      </w:r>
      <w:r w:rsidRPr="008D683C">
        <w:rPr>
          <w:szCs w:val="22"/>
        </w:rPr>
        <w:t xml:space="preserve"> </w:t>
      </w:r>
      <w:r>
        <w:rPr>
          <w:szCs w:val="22"/>
        </w:rPr>
        <w:t xml:space="preserve">as outpatients </w:t>
      </w:r>
      <w:r w:rsidRPr="008D683C">
        <w:rPr>
          <w:szCs w:val="22"/>
        </w:rPr>
        <w:t xml:space="preserve">at participating clinics. The INSIGHT data sampled a greater geographical range, and contained information not available in the ADHS data, including the age distribution of </w:t>
      </w:r>
      <w:r>
        <w:rPr>
          <w:szCs w:val="22"/>
        </w:rPr>
        <w:t>patients with ILI who consented to the study</w:t>
      </w:r>
      <w:r w:rsidRPr="008D683C">
        <w:rPr>
          <w:szCs w:val="22"/>
        </w:rPr>
        <w:t xml:space="preserve"> </w:t>
      </w:r>
      <w:r>
        <w:rPr>
          <w:szCs w:val="22"/>
        </w:rPr>
        <w:t>who</w:t>
      </w:r>
      <w:r w:rsidRPr="008D683C">
        <w:rPr>
          <w:szCs w:val="22"/>
        </w:rPr>
        <w:t xml:space="preserve"> </w:t>
      </w:r>
      <w:r>
        <w:rPr>
          <w:szCs w:val="22"/>
        </w:rPr>
        <w:t xml:space="preserve">later </w:t>
      </w:r>
      <w:r w:rsidRPr="008D683C">
        <w:rPr>
          <w:szCs w:val="22"/>
        </w:rPr>
        <w:t>tested negative for influenza, a</w:t>
      </w:r>
      <w:r>
        <w:rPr>
          <w:szCs w:val="22"/>
        </w:rPr>
        <w:t xml:space="preserve">nd targeted </w:t>
      </w:r>
      <w:r w:rsidRPr="008D683C">
        <w:rPr>
          <w:szCs w:val="22"/>
        </w:rPr>
        <w:t xml:space="preserve">medical history. </w:t>
      </w:r>
    </w:p>
    <w:p w14:paraId="03E26CA2" w14:textId="449ECD0A" w:rsidR="004C3BC8" w:rsidRDefault="004836EE" w:rsidP="004C3BC8">
      <w:pPr>
        <w:rPr>
          <w:szCs w:val="22"/>
        </w:rPr>
      </w:pPr>
      <w:r w:rsidRPr="00865A75">
        <w:rPr>
          <w:szCs w:val="22"/>
        </w:rPr>
        <w:t>We excluded cases observed during the 2009 H1N1 pandemic from both data sets (</w:t>
      </w:r>
      <w:r w:rsidRPr="00865A75">
        <w:rPr>
          <w:b/>
          <w:bCs/>
          <w:i/>
          <w:iCs/>
          <w:szCs w:val="22"/>
        </w:rPr>
        <w:t>Methods</w:t>
      </w:r>
      <w:r w:rsidRPr="00865A75">
        <w:rPr>
          <w:szCs w:val="22"/>
        </w:rPr>
        <w:t xml:space="preserve">), as pandemic age distributions and underlying drivers of immune memory differed from the normal, seasonal circulation patterns of interest to this study </w:t>
      </w:r>
      <w:r w:rsidRPr="00865A75">
        <w:rPr>
          <w:szCs w:val="22"/>
        </w:rPr>
        <w:fldChar w:fldCharType="begin"/>
      </w:r>
      <w:r w:rsidR="00C21CB5">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865A75">
        <w:rPr>
          <w:szCs w:val="22"/>
        </w:rPr>
        <w:fldChar w:fldCharType="separate"/>
      </w:r>
      <w:r w:rsidR="00C21CB5">
        <w:rPr>
          <w:noProof/>
          <w:szCs w:val="22"/>
        </w:rPr>
        <w:t>(13,17,20)</w:t>
      </w:r>
      <w:r w:rsidRPr="00865A75">
        <w:rPr>
          <w:szCs w:val="22"/>
        </w:rPr>
        <w:fldChar w:fldCharType="end"/>
      </w:r>
      <w:r w:rsidRPr="00865A75">
        <w:rPr>
          <w:szCs w:val="22"/>
        </w:rPr>
        <w:t xml:space="preserve">. </w:t>
      </w:r>
      <w:r w:rsidRPr="009B4C66">
        <w:rPr>
          <w:szCs w:val="22"/>
        </w:rPr>
        <w:t xml:space="preserve">The </w:t>
      </w:r>
      <w:r w:rsidRPr="009B4C66">
        <w:rPr>
          <w:b/>
          <w:bCs/>
          <w:i/>
          <w:iCs/>
          <w:szCs w:val="22"/>
        </w:rPr>
        <w:t>Method</w:t>
      </w:r>
      <w:r w:rsidRPr="00162E2E">
        <w:rPr>
          <w:b/>
          <w:bCs/>
          <w:i/>
          <w:iCs/>
          <w:szCs w:val="22"/>
        </w:rPr>
        <w:t xml:space="preserve">s </w:t>
      </w:r>
      <w:r w:rsidRPr="00162E2E">
        <w:rPr>
          <w:szCs w:val="22"/>
        </w:rPr>
        <w:t>provide additional definitions and exclusion criteria specific to each data set, but here we emphasize a few important points.</w:t>
      </w:r>
      <w:r w:rsidRPr="00865A75">
        <w:rPr>
          <w:szCs w:val="22"/>
        </w:rPr>
        <w:t xml:space="preserve"> First, </w:t>
      </w:r>
      <w:r w:rsidRPr="009B4C66">
        <w:rPr>
          <w:szCs w:val="22"/>
        </w:rPr>
        <w:t xml:space="preserve">note that </w:t>
      </w:r>
      <w:r w:rsidRPr="00162E2E">
        <w:rPr>
          <w:szCs w:val="22"/>
        </w:rPr>
        <w:t>age-specific sampling differed between data sets. The INSIGHT study excluded children under age 18, and enrolled relatively few elderly subjects, whereas the ADHS data contained large numbers of cases at the extremes of age, including in children (</w:t>
      </w:r>
      <w:r w:rsidRPr="00162E2E">
        <w:rPr>
          <w:b/>
          <w:bCs/>
          <w:i/>
          <w:iCs/>
          <w:szCs w:val="22"/>
        </w:rPr>
        <w:t>Fig. S</w:t>
      </w:r>
      <w:proofErr w:type="gramStart"/>
      <w:r w:rsidRPr="00162E2E">
        <w:rPr>
          <w:b/>
          <w:bCs/>
          <w:i/>
          <w:iCs/>
          <w:szCs w:val="22"/>
        </w:rPr>
        <w:t>1,S</w:t>
      </w:r>
      <w:proofErr w:type="gramEnd"/>
      <w:r w:rsidRPr="00162E2E">
        <w:rPr>
          <w:b/>
          <w:bCs/>
          <w:i/>
          <w:iCs/>
          <w:szCs w:val="22"/>
        </w:rPr>
        <w:t>2,S4-S5</w:t>
      </w:r>
      <w:r w:rsidRPr="00162E2E">
        <w:rPr>
          <w:szCs w:val="22"/>
        </w:rPr>
        <w:t xml:space="preserve">). Second, the INSIGHT outpatient study did not enroll patients who were already hospitalized for influenza (hospitalized cases were </w:t>
      </w:r>
      <w:r w:rsidR="00BE6F2C">
        <w:rPr>
          <w:szCs w:val="22"/>
        </w:rPr>
        <w:t>the focus of a</w:t>
      </w:r>
      <w:r w:rsidRPr="00162E2E">
        <w:rPr>
          <w:szCs w:val="22"/>
        </w:rPr>
        <w:t xml:space="preserve"> separate INSIGHT study</w:t>
      </w:r>
      <w:r w:rsidR="002D6343">
        <w:rPr>
          <w:szCs w:val="22"/>
        </w:rPr>
        <w:t xml:space="preserve"> not analyzed here</w:t>
      </w:r>
      <w:r w:rsidRPr="00162E2E">
        <w:rPr>
          <w:szCs w:val="22"/>
        </w:rPr>
        <w:t xml:space="preserve">), whereas ADHS data captured positive test results from hospitals, long-term care facilities, and correctional facilities, as well as outpatient clinics. </w:t>
      </w:r>
      <w:r w:rsidR="004C3BC8">
        <w:rPr>
          <w:szCs w:val="22"/>
        </w:rPr>
        <w:br w:type="page"/>
      </w:r>
    </w:p>
    <w:p w14:paraId="1BE2CF6A" w14:textId="6578B110" w:rsidR="004836EE" w:rsidRPr="004C3BC8" w:rsidRDefault="004836EE" w:rsidP="004C3BC8">
      <w:pPr>
        <w:pStyle w:val="Heading1"/>
        <w:rPr>
          <w:szCs w:val="22"/>
        </w:rPr>
      </w:pPr>
      <w:r w:rsidRPr="000D6698">
        <w:lastRenderedPageBreak/>
        <w:t>The Model</w:t>
      </w:r>
    </w:p>
    <w:p w14:paraId="673BDA37" w14:textId="77777777" w:rsidR="004836EE" w:rsidRPr="00276EA6" w:rsidRDefault="004836EE" w:rsidP="004836EE">
      <w:pPr>
        <w:pStyle w:val="Heading2"/>
      </w:pPr>
      <w:r w:rsidRPr="00276EA6">
        <w:t>Reconstructed imprinting patterns</w:t>
      </w:r>
    </w:p>
    <w:p w14:paraId="33DF74A2" w14:textId="77777777" w:rsidR="00BE6F2C" w:rsidRDefault="004836EE" w:rsidP="00BE6F2C">
      <w:r>
        <w:t>Reconstructed patterns of childhood imprinting are based on patterns of first childhood exposure to influenza A and reflect histor</w:t>
      </w:r>
      <w:r w:rsidR="00BE6F2C">
        <w:t>ical circulation</w:t>
      </w:r>
      <w:r w:rsidRPr="00276EA6">
        <w:t xml:space="preserve"> (</w:t>
      </w:r>
      <w:r w:rsidRPr="00276EA6">
        <w:rPr>
          <w:rStyle w:val="SubtitleChar"/>
        </w:rPr>
        <w:t>Fig. 1A</w:t>
      </w:r>
      <w:r w:rsidRPr="00276EA6">
        <w:t xml:space="preserve">). </w:t>
      </w:r>
      <w:r>
        <w:t>Most individuals</w:t>
      </w:r>
      <w:r w:rsidRPr="00276EA6">
        <w:t xml:space="preserve"> born between pandemics in 1918 and 1957 </w:t>
      </w:r>
      <w:r>
        <w:t>experienced a first influenza A virus (IAV) infection</w:t>
      </w:r>
      <w:r w:rsidRPr="00276EA6">
        <w:t xml:space="preserve"> </w:t>
      </w:r>
      <w:r>
        <w:t>by</w:t>
      </w:r>
      <w:r w:rsidRPr="00276EA6">
        <w:t xml:space="preserve"> H1N1, and middle-aged cohorts born between pandemics in 1957 and 1968</w:t>
      </w:r>
      <w:r>
        <w:t xml:space="preserve"> almost all</w:t>
      </w:r>
      <w:r w:rsidRPr="00276EA6">
        <w:t xml:space="preserve"> </w:t>
      </w:r>
      <w:r>
        <w:t>were first infected by</w:t>
      </w:r>
      <w:r w:rsidRPr="00276EA6">
        <w:t xml:space="preserve"> H2N2</w:t>
      </w:r>
      <w:r>
        <w:t xml:space="preserve"> (note that because the first influenza exposure may occur after the first year of life, individuals born in the years leading up to a pandemic have some probability of first infection by the new pandemic subtype)</w:t>
      </w:r>
      <w:r w:rsidRPr="00276EA6">
        <w:t xml:space="preserve">. Ever since its emergence in 1968, H3N2 has dominated seasonal circulation in humans, and caused the majority of </w:t>
      </w:r>
      <w:r>
        <w:t>first infections</w:t>
      </w:r>
      <w:r w:rsidRPr="00276EA6">
        <w:t xml:space="preserve"> in younger cohorts. However, H1N1 has also caused some seasonal circulation since 1977, and </w:t>
      </w:r>
      <w:r w:rsidR="00BE6F2C">
        <w:t>has imprinted a fraction of all cohorts born since the mid-1970s (Fig. 1A)</w:t>
      </w:r>
      <w:r w:rsidRPr="00276EA6">
        <w:t>.</w:t>
      </w:r>
      <w:r w:rsidR="00BE6F2C">
        <w:t xml:space="preserve"> </w:t>
      </w:r>
    </w:p>
    <w:p w14:paraId="7DA1173B" w14:textId="04EDDA61" w:rsidR="004836EE" w:rsidRPr="00276EA6" w:rsidRDefault="004836EE" w:rsidP="00BE6F2C">
      <w:r w:rsidRPr="00276EA6">
        <w:t xml:space="preserve">We reconstructed birth year-specific probabilities of </w:t>
      </w:r>
      <w:r>
        <w:t>first infection by</w:t>
      </w:r>
      <w:r w:rsidRPr="00276EA6">
        <w:t xml:space="preserve"> H1N1, H2N2 and H3N2 using methods described previously </w:t>
      </w:r>
      <w:r w:rsidRPr="00276EA6">
        <w:fldChar w:fldCharType="begin"/>
      </w:r>
      <w:r w:rsidR="00C21CB5">
        <w: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00C21CB5">
        <w:rPr>
          <w:noProof/>
        </w:rPr>
        <w:t>(10)</w:t>
      </w:r>
      <w:r w:rsidRPr="00276EA6">
        <w:fldChar w:fldCharType="end"/>
      </w:r>
      <w:r w:rsidRPr="00276EA6">
        <w:t xml:space="preserve">. </w:t>
      </w:r>
      <w:r w:rsidR="00BE6F2C">
        <w:t xml:space="preserve">Whenever supporting data was available, reconstructions incorporated country-specific differences in the relative dominance of H1N1 and H3N2 in recent influenza seasons. Reconstructions assumed children age 0-12 in the year of case observation might not yet have been exposed to any influenza virus. </w:t>
      </w:r>
      <w:r>
        <w:t xml:space="preserve">Interactions between imprinting and vaccination of naïve infants are possible, but poorly understood </w:t>
      </w:r>
      <w:r>
        <w:fldChar w:fldCharType="begin"/>
      </w:r>
      <w:r w:rsidR="00C21CB5">
        <w:instrText xml:space="preserve"> ADDIN ZOTERO_ITEM CSL_CITATION {"citationID":"RRL6MBjF","properties":{"formattedCitation":"(10,27)","plainCitation":"(10,27)","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fldChar w:fldCharType="separate"/>
      </w:r>
      <w:r w:rsidR="00C21CB5">
        <w:rPr>
          <w:noProof/>
        </w:rPr>
        <w:t>(10,27)</w:t>
      </w:r>
      <w:r>
        <w:fldChar w:fldCharType="end"/>
      </w:r>
      <w:r>
        <w:t>. We did not consider childhood vaccination effects here; none of the individuals in the INSIGHT data and few individuals in the ADHS data were born at a time when healthy infants were routinely vaccinated against influenza. We did however consider the effect of vaccination in the current influenza season in the INSIGHT data.</w:t>
      </w:r>
    </w:p>
    <w:p w14:paraId="28052740" w14:textId="77777777" w:rsidR="004836EE" w:rsidRPr="00276EA6" w:rsidRDefault="004836EE" w:rsidP="004836EE"/>
    <w:p w14:paraId="68BF7C9E" w14:textId="77777777" w:rsidR="004836EE" w:rsidRDefault="004836EE" w:rsidP="004836EE">
      <w:pPr>
        <w:pStyle w:val="Heading2"/>
      </w:pPr>
      <w:r w:rsidRPr="00276EA6">
        <w:t>Expected age distributions under alternate imprinting models</w:t>
      </w:r>
    </w:p>
    <w:p w14:paraId="151CA659" w14:textId="6BD4EBCA" w:rsidR="004836EE" w:rsidRPr="00D830A2" w:rsidRDefault="004836EE" w:rsidP="004836EE">
      <w:r>
        <w:t>If narrow, HA subtype-level imprinting protection shapes seasonal influenza risk, primary exposure to H1 or H3 in childhood should provide lifelong protection against modern variants of the same HA subtype.</w:t>
      </w:r>
      <w:r w:rsidRPr="00276EA6">
        <w:t xml:space="preserve"> </w:t>
      </w:r>
      <w:r>
        <w:t>If imprinting protection acts primarily</w:t>
      </w:r>
      <w:r w:rsidRPr="00276EA6">
        <w:t xml:space="preserve"> </w:t>
      </w:r>
      <w:r>
        <w:t>against specific NA subtypes</w:t>
      </w:r>
      <w:r w:rsidRPr="00276EA6">
        <w:t xml:space="preserve">, lifelong protection </w:t>
      </w:r>
      <w:r>
        <w:t xml:space="preserve">will </w:t>
      </w:r>
      <w:r>
        <w:lastRenderedPageBreak/>
        <w:t xml:space="preserve">be </w:t>
      </w:r>
      <w:r w:rsidRPr="00276EA6">
        <w:t>specific to N1 or to N2 (</w:t>
      </w:r>
      <w:r w:rsidRPr="00276EA6">
        <w:rPr>
          <w:rStyle w:val="SubtitleChar"/>
        </w:rPr>
        <w:t>Fig.</w:t>
      </w:r>
      <w:r w:rsidRPr="00276EA6">
        <w:rPr>
          <w:b/>
          <w:i/>
        </w:rPr>
        <w:t xml:space="preserve"> 1</w:t>
      </w:r>
      <w:r w:rsidRPr="00276EA6">
        <w:t xml:space="preserve">). Alternatively, </w:t>
      </w:r>
      <w:r>
        <w:t xml:space="preserve">if broad </w:t>
      </w:r>
      <w:r w:rsidRPr="00276EA6">
        <w:t xml:space="preserve">HA group-level imprinting shapes </w:t>
      </w:r>
      <w:r>
        <w:t>seasonal influenza risk</w:t>
      </w:r>
      <w:r w:rsidRPr="00276EA6">
        <w:t>, then cohorts imprinted to H1 or H2 (both group 1) should be protected against modern, seasonal H1N1, while only cohorts imprinted to H3 (group 2) would be protected against modern, seasonal H3N2 (</w:t>
      </w:r>
      <w:r w:rsidRPr="00276EA6">
        <w:rPr>
          <w:rStyle w:val="SubtitleChar"/>
        </w:rPr>
        <w:t>Fig. 1</w:t>
      </w:r>
      <w:r>
        <w:rPr>
          <w:rStyle w:val="SubtitleChar"/>
        </w:rPr>
        <w:t>B</w:t>
      </w:r>
      <w:r w:rsidRPr="00276EA6">
        <w:t>).</w:t>
      </w:r>
      <w:r>
        <w:t xml:space="preserve"> </w:t>
      </w:r>
      <w:r w:rsidRPr="00EE43E9">
        <w:rPr>
          <w:color w:val="000000" w:themeColor="text1"/>
        </w:rPr>
        <w:t>Collinearities between the predictions of different imprinting models (</w:t>
      </w:r>
      <w:r w:rsidRPr="00EE43E9">
        <w:rPr>
          <w:rStyle w:val="SubtitleChar"/>
        </w:rPr>
        <w:t>Fig. 1G-I</w:t>
      </w:r>
      <w:r w:rsidRPr="00EE43E9">
        <w:rPr>
          <w:color w:val="000000" w:themeColor="text1"/>
        </w:rPr>
        <w:t>) were inevitable, given the limited diversity of influenza circulation in humans over the past century. Note that middle-aged cohorts, which were first infected by H2N2, are crucial, because they provide the only leverage to differentiate between imprinting at the HA subtype, NA subtype or HA group-level level (</w:t>
      </w:r>
      <w:r w:rsidRPr="00EE43E9">
        <w:rPr>
          <w:rStyle w:val="SubtitleChar"/>
        </w:rPr>
        <w:t>Fig. 1</w:t>
      </w:r>
      <w:r w:rsidR="00BE6F2C">
        <w:rPr>
          <w:rStyle w:val="SubtitleChar"/>
        </w:rPr>
        <w:t>B</w:t>
      </w:r>
      <w:r w:rsidRPr="00EE43E9">
        <w:rPr>
          <w:color w:val="000000" w:themeColor="text1"/>
        </w:rPr>
        <w:t xml:space="preserve">). </w:t>
      </w:r>
    </w:p>
    <w:p w14:paraId="07265BDC" w14:textId="77777777" w:rsidR="004836EE" w:rsidRPr="00EE43E9" w:rsidRDefault="004836EE" w:rsidP="004836EE">
      <w:r w:rsidRPr="00EE43E9">
        <w:t xml:space="preserve">To tease apart age-specific risk factors from birth year-specific imprinting effects, we noted that age-specific risk factors for influenza infection are largely subtype-independent. Specifically, age-specific risk could be influenced by medical factors like age-specific vaccine coverage, age-specific risk of severe disease, and </w:t>
      </w:r>
      <w:proofErr w:type="spellStart"/>
      <w:r w:rsidRPr="00EE43E9">
        <w:t>immunosenescence</w:t>
      </w:r>
      <w:proofErr w:type="spellEnd"/>
      <w:r w:rsidRPr="00EE43E9">
        <w:t>, or by behavioral factors like age-assorted social mixing, and age-specific healthcare seeking behavior. All these factors should have similar impacts on any influenza subtype.</w:t>
      </w:r>
    </w:p>
    <w:p w14:paraId="659EAAE3" w14:textId="0475F52A" w:rsidR="004836EE" w:rsidRPr="00EE43E9" w:rsidRDefault="004836EE" w:rsidP="004836EE">
      <w:r w:rsidRPr="00EE43E9">
        <w:t xml:space="preserve">Thus, we fit a single step function to characterize the shape of age-specific risk of any confirmed influenza infection. Then, we modeled residual, subtype-specific differences in risk as a function of birth year, which enabled us to focus on the possible role childhood imprinting status. </w:t>
      </w:r>
      <w:r w:rsidR="005B65C1">
        <w:t>E</w:t>
      </w:r>
      <w:r w:rsidRPr="00EE43E9">
        <w:t>ach tested model used a linear combination of age-specific risk (</w:t>
      </w:r>
      <w:r w:rsidRPr="00EE43E9">
        <w:rPr>
          <w:rStyle w:val="SubtitleChar"/>
        </w:rPr>
        <w:t>Fig. 1C</w:t>
      </w:r>
      <w:r w:rsidRPr="00EE43E9">
        <w:t>) and birth year-specific risk (</w:t>
      </w:r>
      <w:r w:rsidRPr="00EE43E9">
        <w:rPr>
          <w:rStyle w:val="SubtitleChar"/>
        </w:rPr>
        <w:t>Fig. 1D-F</w:t>
      </w:r>
      <w:r w:rsidRPr="00EE43E9">
        <w:t>) to generate an expected distribution of H1N1 or H3N2 incidence (</w:t>
      </w:r>
      <w:r w:rsidRPr="00EE43E9">
        <w:rPr>
          <w:rStyle w:val="SubtitleChar"/>
        </w:rPr>
        <w:t>Fig. 1G-I</w:t>
      </w:r>
      <w:r w:rsidRPr="00EE43E9">
        <w:t xml:space="preserve">). </w:t>
      </w:r>
      <w:r w:rsidR="005B65C1" w:rsidRPr="00EE43E9">
        <w:t xml:space="preserve">Note that for a given birth cohort, age-specific risk changed </w:t>
      </w:r>
      <w:r w:rsidR="005B65C1">
        <w:t>across progressive years of case observation</w:t>
      </w:r>
      <w:r w:rsidR="005B65C1" w:rsidRPr="00EE43E9">
        <w:t xml:space="preserve">, whereas birth year-specific risk was </w:t>
      </w:r>
      <w:r w:rsidR="005B65C1">
        <w:t>constant over time</w:t>
      </w:r>
      <w:r w:rsidR="005B65C1" w:rsidRPr="00EE43E9">
        <w:t>.</w:t>
      </w:r>
    </w:p>
    <w:p w14:paraId="130EA780" w14:textId="622A131C" w:rsidR="004836EE" w:rsidRDefault="004836EE" w:rsidP="004836EE">
      <w:pPr>
        <w:rPr>
          <w:color w:val="000000" w:themeColor="text1"/>
        </w:rPr>
      </w:pPr>
      <w:r w:rsidRPr="00EE43E9">
        <w:rPr>
          <w:color w:val="000000" w:themeColor="text1"/>
        </w:rPr>
        <w:t xml:space="preserve">To test quantitatively whether observed, subtype-specific differences in age distribution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w:t>
      </w:r>
      <w:r>
        <w:rPr>
          <w:color w:val="000000" w:themeColor="text1"/>
        </w:rPr>
        <w:t xml:space="preserve">is used to compare the relative strength of statistical support for a set of candidate models, each fitted to the same data, and </w:t>
      </w:r>
      <w:r w:rsidRPr="00EE43E9">
        <w:rPr>
          <w:color w:val="000000" w:themeColor="text1"/>
        </w:rPr>
        <w:lastRenderedPageBreak/>
        <w:t xml:space="preserve">favors parsimonious models that fit the data well. </w:t>
      </w:r>
      <w:r>
        <w:rPr>
          <w:color w:val="000000" w:themeColor="text1"/>
        </w:rPr>
        <w:t xml:space="preserve">Akaike weights are derived from AIC can be interpreted as the fraction of statistical support allocated to any given model, out of all models tested </w:t>
      </w:r>
      <w:r>
        <w:rPr>
          <w:color w:val="000000" w:themeColor="text1"/>
        </w:rPr>
        <w:fldChar w:fldCharType="begin"/>
      </w:r>
      <w:r w:rsidR="00C21CB5">
        <w:rPr>
          <w:color w:val="000000" w:themeColor="text1"/>
        </w:rPr>
        <w:instrText xml:space="preserve"> ADDIN ZOTERO_ITEM CSL_CITATION {"citationID":"a2bj9ou2vi8","properties":{"formattedCitation":"(28,29)","plainCitation":"(28,29)","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Pr>
          <w:color w:val="000000" w:themeColor="text1"/>
        </w:rPr>
        <w:fldChar w:fldCharType="separate"/>
      </w:r>
      <w:r w:rsidR="00C21CB5">
        <w:rPr>
          <w:color w:val="000000"/>
        </w:rPr>
        <w:t>(28,29)</w:t>
      </w:r>
      <w:r>
        <w:rPr>
          <w:color w:val="000000" w:themeColor="text1"/>
        </w:rPr>
        <w:fldChar w:fldCharType="end"/>
      </w:r>
      <w:r>
        <w:rPr>
          <w:color w:val="000000" w:themeColor="text1"/>
        </w:rPr>
        <w:t xml:space="preserve">. </w:t>
      </w:r>
      <w:r w:rsidRPr="00EE43E9">
        <w:rPr>
          <w:color w:val="000000" w:themeColor="text1"/>
        </w:rPr>
        <w:t xml:space="preserve">Technical details are provided in the </w:t>
      </w:r>
      <w:r w:rsidRPr="00EE43E9">
        <w:rPr>
          <w:rStyle w:val="SubtitleChar"/>
        </w:rPr>
        <w:t>Methods</w:t>
      </w:r>
      <w:r w:rsidRPr="00EE43E9">
        <w:rPr>
          <w:color w:val="000000" w:themeColor="text1"/>
        </w:rPr>
        <w:t>.</w:t>
      </w:r>
    </w:p>
    <w:p w14:paraId="343C9598" w14:textId="77777777" w:rsidR="004836EE" w:rsidRPr="00EE43E9" w:rsidRDefault="004836EE" w:rsidP="004836EE">
      <w:pPr>
        <w:rPr>
          <w:color w:val="000000" w:themeColor="text1"/>
        </w:rPr>
      </w:pPr>
    </w:p>
    <w:p w14:paraId="1343B59F" w14:textId="77777777" w:rsidR="004836EE" w:rsidRPr="00276EA6" w:rsidRDefault="004836EE" w:rsidP="004836EE">
      <w:pPr>
        <w:pStyle w:val="Heading3"/>
      </w:pPr>
      <w:r>
        <w:t>ADHS</w:t>
      </w:r>
      <w:r w:rsidRPr="00276EA6">
        <w:t xml:space="preserve"> Models</w:t>
      </w:r>
    </w:p>
    <w:p w14:paraId="279B6097" w14:textId="77777777" w:rsidR="004836EE" w:rsidRPr="00276EA6" w:rsidRDefault="004836EE" w:rsidP="004836EE">
      <w:r w:rsidRPr="00276EA6">
        <w:t xml:space="preserve">We fit a set of four models to the </w:t>
      </w:r>
      <w:r>
        <w:t>ADHS</w:t>
      </w:r>
      <w:r w:rsidRPr="00276EA6">
        <w:t xml:space="preserve"> data set. The simplest model contained only age-specific risk (A), and more complex models added effects from imprinting at the HA subtype level (S), at the HA group level (G), or at the NA subtype level (N)</w:t>
      </w:r>
      <w:r>
        <w:t>: AS, AG, and AN, respectively</w:t>
      </w:r>
      <w:r w:rsidRPr="00276EA6">
        <w:t>.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two additional free parameters estimated the relative risk of confirmed H1N1 or H3N2 infection given imprinting protection.</w:t>
      </w:r>
    </w:p>
    <w:p w14:paraId="0ED553CE" w14:textId="77777777" w:rsidR="004836EE" w:rsidRPr="00276EA6" w:rsidRDefault="004836EE" w:rsidP="004836EE"/>
    <w:p w14:paraId="28FCBC3C" w14:textId="77777777" w:rsidR="004836EE" w:rsidRPr="00276EA6" w:rsidRDefault="004836EE" w:rsidP="004836EE">
      <w:pPr>
        <w:pStyle w:val="Heading3"/>
      </w:pPr>
      <w:r w:rsidRPr="00276EA6">
        <w:t>INSIGHT Models</w:t>
      </w:r>
    </w:p>
    <w:p w14:paraId="02CE1EB2" w14:textId="7643EA25" w:rsidR="004836EE" w:rsidRPr="00276EA6" w:rsidRDefault="004836EE" w:rsidP="004836EE">
      <w:r w:rsidRPr="00276EA6">
        <w:t>When fitting to the INSIGHT data, which contained additional medical details, the suite of tested models included three additional risk factors: vaccination</w:t>
      </w:r>
      <w:r>
        <w:t xml:space="preserve"> prior to the current influenza season</w:t>
      </w:r>
      <w:r w:rsidRPr="00276EA6">
        <w:t xml:space="preserve"> (V), antiviral treatment (T), and presence of underlying conditions (U). </w:t>
      </w:r>
      <w:r>
        <w:t xml:space="preserve">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reatment may be obtained from personal stockpiles </w:t>
      </w:r>
      <w:r>
        <w:fldChar w:fldCharType="begin"/>
      </w:r>
      <w:r w:rsidR="00C21CB5">
        <w:instrText xml:space="preserve"> ADDIN ZOTERO_ITEM CSL_CITATION {"citationID":"qEpdkfRw","properties":{"formattedCitation":"(30,31)","plainCitation":"(30,31)","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instrText>
      </w:r>
      <w:r>
        <w:fldChar w:fldCharType="separate"/>
      </w:r>
      <w:r w:rsidR="00C21CB5">
        <w:rPr>
          <w:noProof/>
        </w:rPr>
        <w:t>(30,31)</w:t>
      </w:r>
      <w:r>
        <w:fldChar w:fldCharType="end"/>
      </w:r>
      <w:r>
        <w:t xml:space="preserve">. We included risk factor </w:t>
      </w:r>
      <w:r w:rsidRPr="008256B0">
        <w:t>T</w:t>
      </w:r>
      <w:r>
        <w:t xml:space="preserve"> in case antiviral treatment prior to testing reduced viral loads and the probability of case detection. </w:t>
      </w:r>
      <w:r w:rsidRPr="00276EA6">
        <w:t>Factors T and U each added one free parameter, which characterized the relative risk of any influenza infection. Factor V added two free parameters which characterized the relative risk of H1N1 or of H3N2 infection, given recent influenza vaccination.</w:t>
      </w:r>
      <w:r>
        <w:t xml:space="preserve"> Differences in vaccine </w:t>
      </w:r>
      <w:r>
        <w:lastRenderedPageBreak/>
        <w:t xml:space="preserve">effectiveness across study years would not have been identifiable, and so we did not include them in the model. </w:t>
      </w:r>
      <w:r w:rsidRPr="00276EA6">
        <w:t xml:space="preserve">We tested all possible combinations of V, T, and U, in and each of the three imprinting hypotheses (S, N and G), for a total of 32 tested INSIGHT models. All tested models contained </w:t>
      </w:r>
      <w:r>
        <w:t xml:space="preserve">the </w:t>
      </w:r>
      <w:r w:rsidRPr="00276EA6">
        <w:t>age-specific risk</w:t>
      </w:r>
      <w:r>
        <w:t xml:space="preserve"> step function</w:t>
      </w:r>
      <w:r w:rsidRPr="00276EA6">
        <w:t xml:space="preserve"> (A</w:t>
      </w:r>
      <w:proofErr w:type="gramStart"/>
      <w:r w:rsidRPr="00276EA6">
        <w:t>)</w:t>
      </w:r>
      <w:r>
        <w:t>, and</w:t>
      </w:r>
      <w:proofErr w:type="gramEnd"/>
      <w:r>
        <w:t xml:space="preserve"> used the following </w:t>
      </w:r>
      <w:r w:rsidR="005B65C1">
        <w:t>10</w:t>
      </w:r>
      <w:r>
        <w:t xml:space="preserve"> age bins: {</w:t>
      </w:r>
      <w:r w:rsidR="005B65C1">
        <w:t>18-24, 25-31, 32-38, 39-45, 46-52, 53-59, 60-66, 67-73, 74-80, 81-90</w:t>
      </w:r>
      <w:r>
        <w:t>}</w:t>
      </w:r>
      <w:r w:rsidRPr="00276EA6">
        <w:t>.</w:t>
      </w:r>
    </w:p>
    <w:p w14:paraId="387C3E6C" w14:textId="77777777" w:rsidR="004836EE" w:rsidRPr="00276EA6" w:rsidRDefault="004836EE" w:rsidP="004836EE"/>
    <w:p w14:paraId="11739213" w14:textId="77777777" w:rsidR="004836EE" w:rsidRPr="00276EA6" w:rsidRDefault="004836EE" w:rsidP="004836EE">
      <w:pPr>
        <w:pStyle w:val="Heading3"/>
      </w:pPr>
      <w:r w:rsidRPr="00276EA6">
        <w:t>Interpretation of the age-specific risk curve</w:t>
      </w:r>
    </w:p>
    <w:p w14:paraId="19B7AF68" w14:textId="6E4EB90A" w:rsidR="004836EE" w:rsidRDefault="004836EE" w:rsidP="004836EE">
      <w:r w:rsidRPr="00276EA6">
        <w:t xml:space="preserve">When fitting to INSIGHT data, we input the age distribution of all tested cases as the null, expected age distribution in each country and season. </w:t>
      </w:r>
      <w:r>
        <w:t>Thus, a</w:t>
      </w:r>
      <w:r w:rsidRPr="00276EA6">
        <w:t>ge-specific risk curves fitted to INSIGHT data only represented</w:t>
      </w:r>
      <w:r>
        <w:t xml:space="preserve"> </w:t>
      </w:r>
      <w:r w:rsidRPr="00276EA6">
        <w:t xml:space="preserve">age-specific differences in the rate of testing positive for influenza, residual to observed denominators. </w:t>
      </w:r>
      <w:r>
        <w:t>Corresponding</w:t>
      </w:r>
      <w:r w:rsidRPr="00276EA6">
        <w:t xml:space="preserve"> denominator data were not available in the </w:t>
      </w:r>
      <w:r>
        <w:t>ADHS</w:t>
      </w:r>
      <w:r w:rsidRPr="00276EA6">
        <w:t xml:space="preserve"> dataset</w:t>
      </w:r>
      <w:r>
        <w:t>. T</w:t>
      </w:r>
      <w:r w:rsidRPr="00276EA6">
        <w:t xml:space="preserve">he </w:t>
      </w:r>
      <w:r>
        <w:t xml:space="preserve">ADHS </w:t>
      </w:r>
      <w:r w:rsidRPr="00276EA6">
        <w:t>age-specific risk curves must be interpreted differently</w:t>
      </w:r>
      <w:r>
        <w:t>, as they</w:t>
      </w:r>
      <w:r w:rsidRPr="00276EA6">
        <w:t xml:space="preserve"> captured all aspects of the infection and case observation process</w:t>
      </w:r>
      <w:r w:rsidR="005B65C1">
        <w:t>, and ultimately</w:t>
      </w:r>
      <w:r>
        <w:t xml:space="preserve"> showed stronger age-specific differences in risk than INSIGHT risk curves (</w:t>
      </w:r>
      <w:r w:rsidRPr="008256B0">
        <w:rPr>
          <w:b/>
          <w:bCs/>
          <w:i/>
          <w:iCs/>
        </w:rPr>
        <w:t>Fig. 2-3</w:t>
      </w:r>
      <w:r>
        <w:t>).</w:t>
      </w:r>
    </w:p>
    <w:p w14:paraId="36D0EDB7" w14:textId="77777777" w:rsidR="004836EE" w:rsidRPr="00276EA6" w:rsidRDefault="004836EE" w:rsidP="004836EE"/>
    <w:p w14:paraId="083C6385" w14:textId="77777777" w:rsidR="004836EE" w:rsidRPr="00162E2E" w:rsidRDefault="004836EE" w:rsidP="004836EE">
      <w:pPr>
        <w:ind w:firstLine="0"/>
        <w:rPr>
          <w:b/>
        </w:rPr>
      </w:pPr>
      <w:r w:rsidRPr="00162E2E">
        <w:rPr>
          <w:b/>
        </w:rPr>
        <w:t xml:space="preserve">Effect of evolutionary </w:t>
      </w:r>
      <w:r>
        <w:rPr>
          <w:b/>
        </w:rPr>
        <w:t>rate</w:t>
      </w:r>
      <w:r w:rsidRPr="00162E2E">
        <w:rPr>
          <w:b/>
        </w:rPr>
        <w:t xml:space="preserve"> on age profile</w:t>
      </w:r>
      <w:r>
        <w:rPr>
          <w:b/>
        </w:rPr>
        <w:t>s</w:t>
      </w:r>
    </w:p>
    <w:p w14:paraId="0FC29739" w14:textId="71E1DFC9" w:rsidR="004836EE" w:rsidRPr="00162E2E" w:rsidRDefault="004836EE" w:rsidP="004836EE">
      <w:pPr>
        <w:pStyle w:val="CommentText"/>
        <w:rPr>
          <w:sz w:val="22"/>
          <w:szCs w:val="22"/>
        </w:rPr>
      </w:pPr>
      <w:r w:rsidRPr="00162E2E">
        <w:rPr>
          <w:sz w:val="22"/>
          <w:szCs w:val="22"/>
        </w:rPr>
        <w:t xml:space="preserve">We used publicly available data from </w:t>
      </w:r>
      <w:proofErr w:type="spellStart"/>
      <w:r w:rsidRPr="00162E2E">
        <w:rPr>
          <w:i/>
          <w:sz w:val="22"/>
          <w:szCs w:val="22"/>
        </w:rPr>
        <w:t>Nextstrain</w:t>
      </w:r>
      <w:proofErr w:type="spellEnd"/>
      <w:r w:rsidRPr="00162E2E">
        <w:rPr>
          <w:i/>
          <w:sz w:val="22"/>
          <w:szCs w:val="22"/>
        </w:rPr>
        <w:t xml:space="preserve"> </w:t>
      </w:r>
      <w:r w:rsidRPr="00162E2E">
        <w:rPr>
          <w:sz w:val="22"/>
          <w:szCs w:val="22"/>
        </w:rPr>
        <w:fldChar w:fldCharType="begin"/>
      </w:r>
      <w:r w:rsidR="00C21CB5">
        <w:rPr>
          <w:sz w:val="22"/>
          <w:szCs w:val="22"/>
        </w:rPr>
        <w:instrText xml:space="preserve"> ADDIN ZOTERO_ITEM CSL_CITATION {"citationID":"olHzNaw6","properties":{"formattedCitation":"(32,33)","plainCitation":"(32,33)","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162E2E">
        <w:rPr>
          <w:sz w:val="22"/>
          <w:szCs w:val="22"/>
        </w:rPr>
        <w:fldChar w:fldCharType="separate"/>
      </w:r>
      <w:r w:rsidR="00C21CB5">
        <w:rPr>
          <w:noProof/>
          <w:sz w:val="22"/>
          <w:szCs w:val="22"/>
        </w:rPr>
        <w:t>(32,33)</w:t>
      </w:r>
      <w:r w:rsidRPr="00162E2E">
        <w:rPr>
          <w:sz w:val="22"/>
          <w:szCs w:val="22"/>
        </w:rPr>
        <w:fldChar w:fldCharType="end"/>
      </w:r>
      <w:r w:rsidRPr="00162E2E">
        <w:rPr>
          <w:sz w:val="22"/>
          <w:szCs w:val="22"/>
        </w:rPr>
        <w:t xml:space="preserve">, and from one previously published study </w:t>
      </w:r>
      <w:r w:rsidRPr="00162E2E">
        <w:rPr>
          <w:sz w:val="22"/>
          <w:szCs w:val="22"/>
        </w:rPr>
        <w:fldChar w:fldCharType="begin"/>
      </w:r>
      <w:r w:rsidR="00C21CB5">
        <w:rPr>
          <w:sz w:val="22"/>
          <w:szCs w:val="22"/>
        </w:rPr>
        <w:instrText xml:space="preserve"> ADDIN ZOTERO_ITEM CSL_CITATION {"citationID":"pzVQcJBn","properties":{"formattedCitation":"(34)","plainCitation":"(34)","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162E2E">
        <w:rPr>
          <w:sz w:val="22"/>
          <w:szCs w:val="22"/>
        </w:rPr>
        <w:fldChar w:fldCharType="separate"/>
      </w:r>
      <w:r w:rsidR="00C21CB5">
        <w:rPr>
          <w:noProof/>
          <w:sz w:val="22"/>
          <w:szCs w:val="22"/>
        </w:rPr>
        <w:t>(34)</w:t>
      </w:r>
      <w:r w:rsidRPr="00162E2E">
        <w:rPr>
          <w:sz w:val="22"/>
          <w:szCs w:val="22"/>
        </w:rPr>
        <w:fldChar w:fldCharType="end"/>
      </w:r>
      <w:r w:rsidRPr="00162E2E">
        <w:rPr>
          <w:sz w:val="22"/>
          <w:szCs w:val="22"/>
        </w:rPr>
        <w:t>, to calculate annual antigenic advance, which we defined as the antigenic distance between strains of a given lineage (pre-2009 H1N1, post-2009 H1N1 or H3N2) that circulated in consecutive seasons (</w:t>
      </w:r>
      <w:r w:rsidRPr="00162E2E">
        <w:rPr>
          <w:rStyle w:val="SubtitleChar"/>
        </w:rPr>
        <w:t>Methods</w:t>
      </w:r>
      <w:r w:rsidRPr="00162E2E">
        <w:rPr>
          <w:sz w:val="22"/>
          <w:szCs w:val="22"/>
        </w:rPr>
        <w:t xml:space="preserve">). The “antigenic distance” between two strains is used as a proxy for immune cross-protection and can be obtained using a variety of methods that map serological or genetic data into Euclidian space </w:t>
      </w:r>
      <w:r w:rsidRPr="00162E2E">
        <w:rPr>
          <w:sz w:val="22"/>
          <w:szCs w:val="22"/>
        </w:rPr>
        <w:fldChar w:fldCharType="begin"/>
      </w:r>
      <w:r w:rsidR="00C21CB5">
        <w:rPr>
          <w:sz w:val="22"/>
          <w:szCs w:val="22"/>
        </w:rPr>
        <w:instrText xml:space="preserve"> ADDIN ZOTERO_ITEM CSL_CITATION {"citationID":"NxCoCUUL","properties":{"formattedCitation":"(34,35)","plainCitation":"(34,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162E2E">
        <w:rPr>
          <w:sz w:val="22"/>
          <w:szCs w:val="22"/>
        </w:rPr>
        <w:fldChar w:fldCharType="separate"/>
      </w:r>
      <w:r w:rsidR="00C21CB5">
        <w:rPr>
          <w:noProof/>
          <w:sz w:val="22"/>
          <w:szCs w:val="22"/>
        </w:rPr>
        <w:t>(34,35)</w:t>
      </w:r>
      <w:r w:rsidRPr="00162E2E">
        <w:rPr>
          <w:sz w:val="22"/>
          <w:szCs w:val="22"/>
        </w:rPr>
        <w:fldChar w:fldCharType="end"/>
      </w:r>
      <w:r w:rsidRPr="00162E2E">
        <w:rPr>
          <w:sz w:val="22"/>
          <w:szCs w:val="22"/>
        </w:rPr>
        <w:t xml:space="preserve">, or onto phylogenetic trees </w:t>
      </w:r>
      <w:r w:rsidRPr="00162E2E">
        <w:rPr>
          <w:sz w:val="22"/>
          <w:szCs w:val="22"/>
        </w:rPr>
        <w:fldChar w:fldCharType="begin"/>
      </w:r>
      <w:r w:rsidR="00C21CB5">
        <w:rPr>
          <w:sz w:val="22"/>
          <w:szCs w:val="22"/>
        </w:rPr>
        <w:instrText xml:space="preserve"> ADDIN ZOTERO_ITEM CSL_CITATION {"citationID":"HQYcVwJr","properties":{"formattedCitation":"(33)","plainCitation":"(33)","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162E2E">
        <w:rPr>
          <w:sz w:val="22"/>
          <w:szCs w:val="22"/>
        </w:rPr>
        <w:fldChar w:fldCharType="separate"/>
      </w:r>
      <w:r w:rsidR="00C21CB5">
        <w:rPr>
          <w:noProof/>
          <w:sz w:val="22"/>
          <w:szCs w:val="22"/>
        </w:rPr>
        <w:t>(33)</w:t>
      </w:r>
      <w:r w:rsidRPr="00162E2E">
        <w:rPr>
          <w:sz w:val="22"/>
          <w:szCs w:val="22"/>
        </w:rPr>
        <w:fldChar w:fldCharType="end"/>
      </w:r>
      <w:r w:rsidRPr="00162E2E">
        <w:rPr>
          <w:sz w:val="22"/>
          <w:szCs w:val="22"/>
        </w:rPr>
        <w:t>.</w:t>
      </w:r>
    </w:p>
    <w:p w14:paraId="37301822" w14:textId="0527C33C" w:rsidR="004836EE" w:rsidRPr="00162E2E" w:rsidRDefault="004836EE" w:rsidP="004836EE">
      <w:pPr>
        <w:pStyle w:val="CommentText"/>
        <w:rPr>
          <w:sz w:val="22"/>
          <w:szCs w:val="22"/>
        </w:rPr>
      </w:pPr>
      <w:r w:rsidRPr="00162E2E">
        <w:rPr>
          <w:sz w:val="22"/>
          <w:szCs w:val="22"/>
        </w:rPr>
        <w:t xml:space="preserve">To </w:t>
      </w:r>
      <w:r w:rsidR="005B65C1">
        <w:rPr>
          <w:sz w:val="22"/>
          <w:szCs w:val="22"/>
        </w:rPr>
        <w:t>assess</w:t>
      </w:r>
      <w:r w:rsidRPr="00162E2E">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162E2E">
        <w:rPr>
          <w:sz w:val="22"/>
          <w:szCs w:val="22"/>
        </w:rPr>
        <w:fldChar w:fldCharType="begin"/>
      </w:r>
      <w:r w:rsidR="00C21CB5">
        <w:rPr>
          <w:sz w:val="22"/>
          <w:szCs w:val="22"/>
        </w:rPr>
        <w:instrText xml:space="preserve"> ADDIN ZOTERO_ITEM CSL_CITATION {"citationID":"yxM5lB8P","properties":{"formattedCitation":"(25)","plainCitation":"(25)","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162E2E">
        <w:rPr>
          <w:sz w:val="22"/>
          <w:szCs w:val="22"/>
        </w:rPr>
        <w:fldChar w:fldCharType="separate"/>
      </w:r>
      <w:r w:rsidR="00C21CB5">
        <w:rPr>
          <w:noProof/>
          <w:sz w:val="22"/>
          <w:szCs w:val="22"/>
        </w:rPr>
        <w:t>(25)</w:t>
      </w:r>
      <w:r w:rsidRPr="00162E2E">
        <w:rPr>
          <w:sz w:val="22"/>
          <w:szCs w:val="22"/>
        </w:rPr>
        <w:fldChar w:fldCharType="end"/>
      </w:r>
      <w:r w:rsidRPr="00162E2E">
        <w:rPr>
          <w:sz w:val="22"/>
          <w:szCs w:val="22"/>
        </w:rPr>
        <w:t xml:space="preserve">. In other words, </w:t>
      </w:r>
      <w:r w:rsidRPr="00162E2E">
        <w:rPr>
          <w:sz w:val="22"/>
          <w:szCs w:val="22"/>
        </w:rPr>
        <w:lastRenderedPageBreak/>
        <w:t xml:space="preserve">strains that have not changed much antigenically since the previous season should be unable to escape pre-existing immunity in immunologically experienced adults, and more restricted to causing cases in immunologically naïve children; strains that have changed substantially (i.e. those exhibiting greater antigenic advance) will be less restricted to children. </w:t>
      </w:r>
    </w:p>
    <w:p w14:paraId="4B1AB38E" w14:textId="427BF525" w:rsidR="004836EE" w:rsidRDefault="004836EE" w:rsidP="004836EE"/>
    <w:p w14:paraId="4407265D" w14:textId="77777777" w:rsidR="004C3BC8" w:rsidRPr="00276EA6" w:rsidRDefault="004C3BC8" w:rsidP="004C3BC8">
      <w:pPr>
        <w:ind w:firstLine="0"/>
      </w:pPr>
    </w:p>
    <w:p w14:paraId="5A673B4E" w14:textId="77777777" w:rsidR="004836EE" w:rsidRPr="00276EA6" w:rsidRDefault="004836EE" w:rsidP="004836EE">
      <w:pPr>
        <w:pStyle w:val="Heading1"/>
      </w:pPr>
      <w:r w:rsidRPr="00276EA6">
        <w:t>Results</w:t>
      </w:r>
    </w:p>
    <w:p w14:paraId="455B0EAE" w14:textId="77777777" w:rsidR="004836EE" w:rsidRPr="00276EA6" w:rsidRDefault="004836EE" w:rsidP="004836EE">
      <w:pPr>
        <w:pStyle w:val="Heading3"/>
      </w:pPr>
      <w:r w:rsidRPr="00276EA6">
        <w:t>Subtype-specific differences in age distribution</w:t>
      </w:r>
    </w:p>
    <w:p w14:paraId="514EFFE7" w14:textId="6E09EFA2" w:rsidR="004836EE" w:rsidRPr="005B65C1" w:rsidRDefault="004836EE" w:rsidP="005B65C1">
      <w:r w:rsidRPr="005B65C1">
        <w:t>In both ADHS and INSIGHT data, H3N2 consistently caused more cases in older cohorts, while H1N1 caused more cases in younger cohorts (</w:t>
      </w:r>
      <w:r w:rsidRPr="005B65C1">
        <w:rPr>
          <w:rStyle w:val="SubtitleChar"/>
        </w:rPr>
        <w:t>Figs. 2-3, S2-S7</w:t>
      </w:r>
      <w:r w:rsidRPr="005B65C1">
        <w:t>). These patterns are qualitatively consistent with the predicted effects of cohort-specific imprinting (</w:t>
      </w:r>
      <w:r w:rsidRPr="005B65C1">
        <w:rPr>
          <w:rStyle w:val="SubtitleChar"/>
        </w:rPr>
        <w:t>Fig 1</w:t>
      </w:r>
      <w:r w:rsidRPr="005B65C1">
        <w:t xml:space="preserve">), and with previously reported differences in age distribution </w:t>
      </w:r>
      <w:r w:rsidRPr="005B65C1">
        <w:fldChar w:fldCharType="begin"/>
      </w:r>
      <w:r w:rsidR="00C21CB5" w:rsidRPr="005B65C1">
        <w:instrText xml:space="preserve"> ADDIN ZOTERO_ITEM CSL_CITATION {"citationID":"aeiuokg9qg","properties":{"formattedCitation":"(11\\uc0\\u8211{}13,23)","plainCitation":"(11–13,2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5B65C1">
        <w:fldChar w:fldCharType="separate"/>
      </w:r>
      <w:r w:rsidR="00C21CB5" w:rsidRPr="005B65C1">
        <w:t>(11–13,23)</w:t>
      </w:r>
      <w:r w:rsidRPr="005B65C1">
        <w:fldChar w:fldCharType="end"/>
      </w:r>
      <w:r w:rsidRPr="005B65C1">
        <w:t xml:space="preserve">. Overall, differences between H1N1 and H3N2’s age distributions were more pronounced in the Arizona data than in the INSIGHT data, but whenever subtype-specific differences in age distribution were apparent, H3N2 always caused greater impacts in the oldest cohorts, while H1N1 caused greater impacts in young and middle-aged adults (see </w:t>
      </w:r>
      <w:r w:rsidRPr="005B65C1">
        <w:rPr>
          <w:rStyle w:val="SubtitleChar"/>
        </w:rPr>
        <w:t>Figs. 2-3</w:t>
      </w:r>
      <w:r w:rsidRPr="005B65C1">
        <w:t xml:space="preserve"> for seasons where H1N1 and H3N2 co-circulated in substantial numbers, and </w:t>
      </w:r>
      <w:r w:rsidRPr="005B65C1">
        <w:rPr>
          <w:rStyle w:val="SubtitleChar"/>
        </w:rPr>
        <w:t>Figures S2-S7</w:t>
      </w:r>
      <w:r w:rsidRPr="005B65C1">
        <w:t xml:space="preserve"> for the entire dataset and alternate smoothing parameters). </w:t>
      </w:r>
    </w:p>
    <w:p w14:paraId="5EBC20D3" w14:textId="77777777" w:rsidR="004836EE" w:rsidRPr="005B65C1" w:rsidRDefault="004836EE" w:rsidP="004836EE">
      <w:pPr>
        <w:pStyle w:val="Heading2"/>
        <w:rPr>
          <w:szCs w:val="22"/>
        </w:rPr>
      </w:pPr>
    </w:p>
    <w:p w14:paraId="72442BAC" w14:textId="77777777" w:rsidR="004836EE" w:rsidRPr="00276EA6" w:rsidRDefault="004836EE" w:rsidP="004836EE">
      <w:pPr>
        <w:pStyle w:val="Heading2"/>
      </w:pPr>
      <w:r w:rsidRPr="00276EA6">
        <w:t>Imprinting model selection</w:t>
      </w:r>
    </w:p>
    <w:p w14:paraId="3C4C4A57" w14:textId="20E82814" w:rsidR="004836EE" w:rsidRDefault="004836EE" w:rsidP="004836EE">
      <w:pPr>
        <w:rPr>
          <w:color w:val="000000" w:themeColor="text1"/>
        </w:rPr>
      </w:pPr>
      <w:r w:rsidRPr="00276EA6">
        <w:rPr>
          <w:color w:val="000000" w:themeColor="text1"/>
        </w:rPr>
        <w:t xml:space="preserve">Whether we fit to INSIGHT or to </w:t>
      </w:r>
      <w:r>
        <w:rPr>
          <w:color w:val="000000" w:themeColor="text1"/>
        </w:rPr>
        <w:t>ADHS</w:t>
      </w:r>
      <w:r w:rsidRPr="00276EA6">
        <w:rPr>
          <w:color w:val="000000" w:themeColor="text1"/>
        </w:rPr>
        <w:t xml:space="preserve"> data, models containing NA subtype</w:t>
      </w:r>
      <w:r>
        <w:rPr>
          <w:color w:val="000000" w:themeColor="text1"/>
        </w:rPr>
        <w:t>-</w:t>
      </w:r>
      <w:r w:rsidRPr="00276EA6">
        <w:rPr>
          <w:color w:val="000000" w:themeColor="text1"/>
        </w:rPr>
        <w:t>level imprinting received the most statistical support, and models containing HA subtype</w:t>
      </w:r>
      <w:r>
        <w:rPr>
          <w:color w:val="000000" w:themeColor="text1"/>
        </w:rPr>
        <w:t>-</w:t>
      </w:r>
      <w:r w:rsidRPr="00276EA6">
        <w:rPr>
          <w:color w:val="000000" w:themeColor="text1"/>
        </w:rPr>
        <w:t xml:space="preserve">level imprinting were the second most preferred in terms of AIC </w:t>
      </w:r>
      <w:r w:rsidRPr="00276EA6">
        <w:rPr>
          <w:rStyle w:val="SubtitleChar"/>
        </w:rPr>
        <w:t>(Fig. 4, Table 3</w:t>
      </w:r>
      <w:r w:rsidRPr="00276EA6">
        <w:rPr>
          <w:color w:val="000000" w:themeColor="text1"/>
        </w:rPr>
        <w:t xml:space="preserve">). The </w:t>
      </w:r>
      <w:r>
        <w:rPr>
          <w:color w:val="000000" w:themeColor="text1"/>
        </w:rPr>
        <w:t>ADHS</w:t>
      </w:r>
      <w:r w:rsidRPr="00276EA6">
        <w:rPr>
          <w:color w:val="000000" w:themeColor="text1"/>
        </w:rPr>
        <w:t xml:space="preserve"> data showed </w:t>
      </w:r>
      <w:r>
        <w:rPr>
          <w:color w:val="000000" w:themeColor="text1"/>
        </w:rPr>
        <w:t>a strong</w:t>
      </w:r>
      <w:r w:rsidRPr="00276EA6">
        <w:rPr>
          <w:color w:val="000000" w:themeColor="text1"/>
        </w:rPr>
        <w:t xml:space="preserve"> preference for NA subtype-level imprinting</w:t>
      </w:r>
      <w:r>
        <w:rPr>
          <w:color w:val="000000" w:themeColor="text1"/>
        </w:rPr>
        <w:t xml:space="preserve"> </w:t>
      </w:r>
      <w:r w:rsidRPr="00276EA6">
        <w:rPr>
          <w:color w:val="000000" w:themeColor="text1"/>
        </w:rPr>
        <w:t>over HA subtype-level imprinting (</w:t>
      </w:r>
      <w:r w:rsidRPr="00276EA6">
        <w:rPr>
          <w:color w:val="000000" w:themeColor="text1"/>
        </w:rPr>
        <w:sym w:font="Symbol" w:char="F044"/>
      </w:r>
      <w:r w:rsidRPr="00276EA6">
        <w:rPr>
          <w:color w:val="000000" w:themeColor="text1"/>
        </w:rPr>
        <w:t>AIC=23.42), and effectively no statistical support for broad, HA group-level imprinting (</w:t>
      </w:r>
      <w:r w:rsidRPr="00276EA6">
        <w:rPr>
          <w:color w:val="000000" w:themeColor="text1"/>
        </w:rPr>
        <w:sym w:font="Symbol" w:char="F044"/>
      </w:r>
      <w:r w:rsidRPr="00276EA6">
        <w:rPr>
          <w:color w:val="000000" w:themeColor="text1"/>
        </w:rPr>
        <w:t>AIC=245.18), or for an absence of imprinting effects (</w:t>
      </w:r>
      <w:r w:rsidRPr="00276EA6">
        <w:rPr>
          <w:color w:val="000000" w:themeColor="text1"/>
        </w:rPr>
        <w:sym w:font="Symbol" w:char="F044"/>
      </w:r>
      <w:r w:rsidRPr="00276EA6">
        <w:rPr>
          <w:color w:val="000000" w:themeColor="text1"/>
        </w:rPr>
        <w:t>AIC=380.47).</w:t>
      </w:r>
      <w:r>
        <w:rPr>
          <w:color w:val="000000" w:themeColor="text1"/>
        </w:rPr>
        <w:t xml:space="preserve"> </w:t>
      </w:r>
      <w:r w:rsidRPr="00276EA6">
        <w:t>Visual assessment of model fits (</w:t>
      </w:r>
      <w:r w:rsidRPr="00276EA6">
        <w:rPr>
          <w:rStyle w:val="SubtitleChar"/>
        </w:rPr>
        <w:t>Fig. 4</w:t>
      </w:r>
      <w:proofErr w:type="gramStart"/>
      <w:r w:rsidRPr="00276EA6">
        <w:rPr>
          <w:rStyle w:val="SubtitleChar"/>
        </w:rPr>
        <w:t>F,G</w:t>
      </w:r>
      <w:proofErr w:type="gramEnd"/>
      <w:r w:rsidRPr="00276EA6">
        <w:t xml:space="preserve">) confirmed that models containing </w:t>
      </w:r>
      <w:r w:rsidRPr="00276EA6">
        <w:lastRenderedPageBreak/>
        <w:t>imprinting effects at the narrow, NA or HA subtype levels provided the best fits to data.</w:t>
      </w:r>
      <w:r w:rsidRPr="00276EA6">
        <w:rPr>
          <w:color w:val="000000" w:themeColor="text1"/>
        </w:rPr>
        <w:t xml:space="preserve"> </w:t>
      </w:r>
      <w:r>
        <w:rPr>
          <w:color w:val="000000" w:themeColor="text1"/>
        </w:rPr>
        <w:t>The lack of support for the no-imprinting model shows imprinting from the first exposure</w:t>
      </w:r>
      <w:r w:rsidR="00B75C76">
        <w:rPr>
          <w:color w:val="000000" w:themeColor="text1"/>
        </w:rPr>
        <w:t xml:space="preserve"> shapes lifelong seasonal influenza risk</w:t>
      </w:r>
      <w:r>
        <w:rPr>
          <w:color w:val="000000" w:themeColor="text1"/>
        </w:rPr>
        <w:t>, just as it does avian-origin influenza (10, 12).</w:t>
      </w:r>
    </w:p>
    <w:p w14:paraId="55CCB1F6" w14:textId="77777777" w:rsidR="004836EE" w:rsidRPr="00EE43E9" w:rsidRDefault="004836EE" w:rsidP="004836EE">
      <w:pPr>
        <w:rPr>
          <w:rFonts w:ascii="math" w:hAnsi="math"/>
          <w:color w:val="000000" w:themeColor="text1"/>
        </w:rPr>
      </w:pPr>
      <w:r w:rsidRPr="00276EA6">
        <w:t xml:space="preserve">As </w:t>
      </w:r>
      <w:proofErr w:type="gramStart"/>
      <w:r w:rsidRPr="00276EA6">
        <w:t>expected</w:t>
      </w:r>
      <w:proofErr w:type="gramEnd"/>
      <w:r w:rsidRPr="00276EA6">
        <w:t xml:space="preserve"> (see </w:t>
      </w:r>
      <w:r w:rsidRPr="00276EA6">
        <w:rPr>
          <w:rStyle w:val="SubtitleChar"/>
        </w:rPr>
        <w:t>Fig. 1</w:t>
      </w:r>
      <w:r>
        <w:rPr>
          <w:rStyle w:val="SubtitleChar"/>
        </w:rPr>
        <w:t>G-I</w:t>
      </w:r>
      <w:r w:rsidRPr="00276EA6">
        <w:t>), predictions from the two best models were highly collinear, except in their risk predictions among middle-aged, H2N2-imprinted cohorts (birth years 1957-1968)</w:t>
      </w:r>
      <w:r>
        <w:t>, and some other minor differences arising from normalization across birth-years</w:t>
      </w:r>
      <w:r w:rsidRPr="00276EA6">
        <w:t xml:space="preserve">. </w:t>
      </w:r>
    </w:p>
    <w:p w14:paraId="28D419B6" w14:textId="1407276B" w:rsidR="004836EE" w:rsidRPr="00276EA6" w:rsidRDefault="004836EE" w:rsidP="004836EE">
      <w:r w:rsidRPr="00276EA6">
        <w:rPr>
          <w:color w:val="000000" w:themeColor="text1"/>
        </w:rPr>
        <w:t xml:space="preserve">Model selection on </w:t>
      </w:r>
      <w:r>
        <w:rPr>
          <w:color w:val="000000" w:themeColor="text1"/>
        </w:rPr>
        <w:t>ADHS</w:t>
      </w:r>
      <w:r w:rsidRPr="00276EA6">
        <w:rPr>
          <w:color w:val="000000" w:themeColor="text1"/>
        </w:rPr>
        <w:t xml:space="preserve"> data showed much stronger effects of all tested factors</w:t>
      </w:r>
      <w:r>
        <w:rPr>
          <w:color w:val="000000" w:themeColor="text1"/>
        </w:rPr>
        <w:t>, and clearer preference for particular models,</w:t>
      </w:r>
      <w:r w:rsidRPr="00276EA6">
        <w:rPr>
          <w:color w:val="000000" w:themeColor="text1"/>
        </w:rPr>
        <w:t xml:space="preserve"> than model selection on INSIGHT data (</w:t>
      </w:r>
      <w:r w:rsidRPr="00276EA6">
        <w:rPr>
          <w:rStyle w:val="SubtitleChar"/>
        </w:rPr>
        <w:t>Fig. 4, Table 3</w:t>
      </w:r>
      <w:r w:rsidRPr="00276EA6">
        <w:rPr>
          <w:color w:val="000000" w:themeColor="text1"/>
        </w:rPr>
        <w:t>).</w:t>
      </w:r>
      <w:r>
        <w:rPr>
          <w:color w:val="000000" w:themeColor="text1"/>
        </w:rPr>
        <w:t xml:space="preserve"> </w:t>
      </w:r>
      <w:r>
        <w:t>N</w:t>
      </w:r>
      <w:r w:rsidRPr="00276EA6">
        <w:t xml:space="preserve">o single model fit to INSIGHT data was definitively preferred (six had </w:t>
      </w:r>
      <w:r w:rsidRPr="00276EA6">
        <w:sym w:font="Symbol" w:char="F044"/>
      </w:r>
      <w:r w:rsidRPr="00276EA6">
        <w:t>AIC&lt;4, and differences between fits were negligible (</w:t>
      </w:r>
      <w:r w:rsidRPr="00276EA6">
        <w:rPr>
          <w:rStyle w:val="SubtitleChar"/>
        </w:rPr>
        <w:t>Fig. 4, Table 3</w:t>
      </w:r>
      <w:r w:rsidRPr="00276EA6">
        <w:t xml:space="preserve">)), </w:t>
      </w:r>
      <w:r>
        <w:t xml:space="preserve">but </w:t>
      </w:r>
      <w:r w:rsidRPr="00276EA6">
        <w:t xml:space="preserve">results of model selection aligned qualitatively </w:t>
      </w:r>
      <w:r>
        <w:t>between INSIGHT and ADHS</w:t>
      </w:r>
      <w:r w:rsidRPr="00276EA6">
        <w:t xml:space="preserve"> data</w:t>
      </w:r>
      <w:r>
        <w:t>. N</w:t>
      </w:r>
      <w:r w:rsidRPr="00276EA6">
        <w:t xml:space="preserve">one of the six best models </w:t>
      </w:r>
      <w:r>
        <w:t xml:space="preserve">for INSIGHT </w:t>
      </w:r>
      <w:r w:rsidRPr="00276EA6">
        <w:t>contained HA group-level imprinting effects (</w:t>
      </w:r>
      <w:r w:rsidRPr="00276EA6">
        <w:rPr>
          <w:rStyle w:val="SubtitleChar"/>
        </w:rPr>
        <w:t>Table 3</w:t>
      </w:r>
      <w:r w:rsidRPr="00276EA6">
        <w:t>)</w:t>
      </w:r>
      <w:r>
        <w:t>. O</w:t>
      </w:r>
      <w:r w:rsidRPr="00276EA6">
        <w:t>verall, NA subtype-level imprinting or HA subtype-level imprinting received the most statistical support</w:t>
      </w:r>
      <w:r>
        <w:t xml:space="preserve">, in terms of </w:t>
      </w:r>
      <w:r w:rsidR="00B75C76">
        <w:t xml:space="preserve">AIC and </w:t>
      </w:r>
      <w:r>
        <w:t>Akaike weight (</w:t>
      </w:r>
      <w:r w:rsidRPr="00B75C76">
        <w:rPr>
          <w:b/>
          <w:bCs/>
          <w:i/>
          <w:iCs/>
        </w:rPr>
        <w:t>Fig. 4E</w:t>
      </w:r>
      <w:r>
        <w:t>)</w:t>
      </w:r>
      <w:r w:rsidRPr="00276EA6">
        <w:t xml:space="preserve">. </w:t>
      </w:r>
    </w:p>
    <w:p w14:paraId="6BEB31CF" w14:textId="77777777" w:rsidR="004836EE" w:rsidRPr="00276EA6" w:rsidRDefault="004836EE" w:rsidP="004836EE"/>
    <w:p w14:paraId="38E2B21C" w14:textId="77777777" w:rsidR="004836EE" w:rsidRPr="00276EA6" w:rsidRDefault="004836EE" w:rsidP="004836EE">
      <w:pPr>
        <w:pStyle w:val="Heading2"/>
      </w:pPr>
      <w:r w:rsidRPr="00276EA6">
        <w:t>Fitted risk patterns</w:t>
      </w:r>
    </w:p>
    <w:p w14:paraId="6BD7A2D4" w14:textId="77777777" w:rsidR="004836EE" w:rsidRPr="00276EA6" w:rsidRDefault="004836EE" w:rsidP="004836EE">
      <w:r w:rsidRPr="00276EA6">
        <w:t xml:space="preserve">When fitted to </w:t>
      </w:r>
      <w:r>
        <w:t>ADHS</w:t>
      </w:r>
      <w:r w:rsidRPr="00276EA6">
        <w:t xml:space="preserve"> data, age-specific risk curves took similar forms in all models, with risk decreasing rapidly from birth through adolescence, and then decreasing much more slowly until the end of life (</w:t>
      </w:r>
      <w:r w:rsidRPr="00276EA6">
        <w:rPr>
          <w:rStyle w:val="SubtitleChar"/>
        </w:rPr>
        <w:t>Fig. 4A</w:t>
      </w:r>
      <w:r w:rsidRPr="00276EA6">
        <w:t>). When fitted to INSIGHT data, age-specific risk effects always took values close to 1, indicating that the age distribution of confirmed influenza cases was roughly proportional to denominator data on the age distribution of all tested cases (</w:t>
      </w:r>
      <w:r w:rsidRPr="00276EA6">
        <w:rPr>
          <w:rStyle w:val="SubtitleChar"/>
        </w:rPr>
        <w:t>Fig. 4C, Fig. S1</w:t>
      </w:r>
      <w:r w:rsidRPr="00276EA6">
        <w:t xml:space="preserve">). </w:t>
      </w:r>
    </w:p>
    <w:p w14:paraId="4A8E83DE" w14:textId="77777777" w:rsidR="004836EE" w:rsidRPr="00276EA6" w:rsidRDefault="004836EE" w:rsidP="004836EE">
      <w:r w:rsidRPr="00276EA6">
        <w:rPr>
          <w:rStyle w:val="SubtitleChar"/>
        </w:rPr>
        <w:t>Tables S1-S3</w:t>
      </w:r>
      <w:r w:rsidRPr="00276EA6">
        <w:t xml:space="preserve"> show parameter estimates and 95% profile confidence intervals from all models fitted to </w:t>
      </w:r>
      <w:r>
        <w:t>ADHS</w:t>
      </w:r>
      <w:r w:rsidRPr="00276EA6">
        <w:t xml:space="preserve"> And INSIGHT data. Fits to </w:t>
      </w:r>
      <w:r>
        <w:t>ADHS</w:t>
      </w:r>
      <w:r w:rsidRPr="00276EA6">
        <w:t xml:space="preserve"> data estimated moderate reductions in risk due to imprinting protection, and fits to INSIGHT data estimated weak reductions in risk (</w:t>
      </w:r>
      <w:r w:rsidRPr="00276EA6">
        <w:rPr>
          <w:rStyle w:val="SubtitleChar"/>
        </w:rPr>
        <w:t>Fig. 4</w:t>
      </w:r>
      <w:proofErr w:type="gramStart"/>
      <w:r w:rsidRPr="00276EA6">
        <w:rPr>
          <w:rStyle w:val="SubtitleChar"/>
        </w:rPr>
        <w:t>B,D</w:t>
      </w:r>
      <w:proofErr w:type="gramEnd"/>
      <w:r w:rsidRPr="00276EA6">
        <w:rPr>
          <w:rStyle w:val="SubtitleChar"/>
        </w:rPr>
        <w:t>, Table S2-S3</w:t>
      </w:r>
      <w:r w:rsidRPr="00276EA6">
        <w:t xml:space="preserve">). Overall, risk parameters fitted to the INSIGHT data took values closer to 1 and had wider confidence intervals than risk parameters fitted to the </w:t>
      </w:r>
      <w:r>
        <w:t>ADHS</w:t>
      </w:r>
      <w:r w:rsidRPr="00276EA6">
        <w:t xml:space="preserve"> data (</w:t>
      </w:r>
      <w:r w:rsidRPr="00276EA6">
        <w:rPr>
          <w:rStyle w:val="SubtitleChar"/>
        </w:rPr>
        <w:t>Fig. 4, Tables S1-S3</w:t>
      </w:r>
      <w:r>
        <w:rPr>
          <w:rStyle w:val="SubtitleChar"/>
        </w:rPr>
        <w:t>)</w:t>
      </w:r>
      <w:r w:rsidRPr="00276EA6">
        <w:t xml:space="preserve">. As fitted to INSIGHT data, the estimated relative risk of infection given antiviral treatment was usually greater than one, which may </w:t>
      </w:r>
      <w:r w:rsidRPr="00276EA6">
        <w:lastRenderedPageBreak/>
        <w:t>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w:t>
      </w:r>
      <w:r w:rsidRPr="00276EA6">
        <w:rPr>
          <w:rStyle w:val="SubtitleChar"/>
        </w:rPr>
        <w:t>Table 3</w:t>
      </w:r>
      <w:r>
        <w:rPr>
          <w:rStyle w:val="SubtitleChar"/>
        </w:rPr>
        <w:t xml:space="preserve">, </w:t>
      </w:r>
      <w:r w:rsidRPr="00276EA6">
        <w:rPr>
          <w:rStyle w:val="SubtitleChar"/>
        </w:rPr>
        <w:t>Tables S1-S3</w:t>
      </w:r>
      <w:r w:rsidRPr="00276EA6">
        <w:t>).</w:t>
      </w:r>
    </w:p>
    <w:p w14:paraId="5865C85E" w14:textId="77777777" w:rsidR="004836EE" w:rsidRPr="00276EA6" w:rsidRDefault="004836EE" w:rsidP="004836EE"/>
    <w:p w14:paraId="53C4AD7E" w14:textId="77777777" w:rsidR="004836EE" w:rsidRPr="00EE43E9" w:rsidRDefault="004836EE" w:rsidP="004836EE">
      <w:pPr>
        <w:pStyle w:val="Heading2"/>
      </w:pPr>
      <w:r w:rsidRPr="00276EA6">
        <w:t xml:space="preserve"> </w:t>
      </w:r>
      <w:r w:rsidRPr="00EE43E9">
        <w:rPr>
          <w:szCs w:val="22"/>
        </w:rPr>
        <w:t>Effect of evolutionary rate</w:t>
      </w:r>
    </w:p>
    <w:p w14:paraId="3B409177" w14:textId="77777777" w:rsidR="004836EE" w:rsidRPr="00276EA6" w:rsidRDefault="004836EE" w:rsidP="004836EE">
      <w:pPr>
        <w:rPr>
          <w:strike/>
        </w:rPr>
      </w:pPr>
      <w:r>
        <w:t>Next, we searched for putative increases in the proportion of cases among children in seasons associated with antigenic novelty. T</w:t>
      </w:r>
      <w:r w:rsidRPr="00EE43E9">
        <w:t xml:space="preserve">he ADHS data showed a slight negative </w:t>
      </w:r>
      <w:r>
        <w:t xml:space="preserve">but not significant </w:t>
      </w:r>
      <w:r w:rsidRPr="00EE43E9">
        <w:t xml:space="preserve">association between annual </w:t>
      </w:r>
      <w:r>
        <w:t xml:space="preserve">antigenic </w:t>
      </w:r>
      <w:r w:rsidRPr="00EE43E9">
        <w:t>advance and the fraction of H3N2 cases observed in children</w:t>
      </w:r>
      <w:r w:rsidRPr="00276EA6">
        <w:t xml:space="preserve"> (</w:t>
      </w:r>
      <w:r w:rsidRPr="00276EA6">
        <w:rPr>
          <w:rStyle w:val="SubtitleChar"/>
        </w:rPr>
        <w:t xml:space="preserve">Fig. </w:t>
      </w:r>
      <w:r>
        <w:rPr>
          <w:rStyle w:val="SubtitleChar"/>
        </w:rPr>
        <w:t>5</w:t>
      </w:r>
      <w:r w:rsidRPr="00276EA6">
        <w:rPr>
          <w:rStyle w:val="SubtitleChar"/>
        </w:rPr>
        <w:t>A</w:t>
      </w:r>
      <w:r w:rsidRPr="00276EA6">
        <w:t xml:space="preserve">). The data contained too few influenza seasons with &gt;100 confirmed H1N1 cases to support meaningful Pearson correlation coefficients specific to pre-2009 or post-2009 H1N1 lineages. </w:t>
      </w:r>
    </w:p>
    <w:p w14:paraId="3CCA7055" w14:textId="17CBF024" w:rsidR="004C3BC8" w:rsidRPr="004C3BC8" w:rsidRDefault="004836EE" w:rsidP="004C3BC8">
      <w:r>
        <w:t>I</w:t>
      </w:r>
      <w:r w:rsidRPr="00276EA6">
        <w:t xml:space="preserve">f evolutionary rate </w:t>
      </w:r>
      <w:r>
        <w:t>is the dominant driver of</w:t>
      </w:r>
      <w:r w:rsidRPr="00276EA6">
        <w:t xml:space="preserve"> epidemic age distribution, then outbreaks caused by H1N1 and H3N2 should converge in age distribution when annual antigenic advance is simila</w:t>
      </w:r>
      <w:r>
        <w:t>r. Ho</w:t>
      </w:r>
      <w:r w:rsidRPr="00276EA6">
        <w:t xml:space="preserve">wever, the data showed that differences in H1N1 and H3N2’s age-specific impacts persisted, even </w:t>
      </w:r>
      <w:r>
        <w:t>when lineages showed similar annual advance</w:t>
      </w:r>
      <w:r w:rsidRPr="00276EA6">
        <w:t xml:space="preserve"> (</w:t>
      </w:r>
      <w:r w:rsidRPr="00276EA6">
        <w:rPr>
          <w:rStyle w:val="SubtitleChar"/>
        </w:rPr>
        <w:t xml:space="preserve">Fig. </w:t>
      </w:r>
      <w:r>
        <w:rPr>
          <w:rStyle w:val="SubtitleChar"/>
        </w:rPr>
        <w:t>5</w:t>
      </w:r>
      <w:r w:rsidRPr="00276EA6">
        <w:rPr>
          <w:rStyle w:val="SubtitleChar"/>
        </w:rPr>
        <w:t>A</w:t>
      </w:r>
      <w:r w:rsidRPr="00276EA6">
        <w:t xml:space="preserve">). </w:t>
      </w:r>
      <w:r>
        <w:t xml:space="preserve">When comparing the fraction of cases observed in specific age classes, </w:t>
      </w:r>
      <w:r w:rsidRPr="00276EA6">
        <w:t xml:space="preserve">H1N1 data consistently clustered separately from H3N2, with H1N1 consistently causing fewer cases in children (0-10), and elderly adults (71-85), and more cases in adults than H3N2 strains with similar rates of antigenic advance. Smoothed density plots showed no clear relationship between </w:t>
      </w:r>
      <w:r>
        <w:t>annual antigenic</w:t>
      </w:r>
      <w:r w:rsidRPr="00276EA6">
        <w:t xml:space="preserve"> advance and age distribution (</w:t>
      </w:r>
      <w:r w:rsidRPr="00276EA6">
        <w:rPr>
          <w:rStyle w:val="SubtitleChar"/>
        </w:rPr>
        <w:t xml:space="preserve">Fig. </w:t>
      </w:r>
      <w:r>
        <w:rPr>
          <w:rStyle w:val="SubtitleChar"/>
        </w:rPr>
        <w:t>5</w:t>
      </w:r>
      <w:r w:rsidRPr="00276EA6">
        <w:rPr>
          <w:rStyle w:val="SubtitleChar"/>
        </w:rPr>
        <w:t>B</w:t>
      </w:r>
      <w:r w:rsidRPr="00276EA6">
        <w:t xml:space="preserve">). Overall, the data did not show a strong </w:t>
      </w:r>
      <w:r>
        <w:t>signal that epidemic age distribution varies with the magnitude of annual antigenic drift</w:t>
      </w:r>
      <w:r w:rsidRPr="00276EA6">
        <w:t>.</w:t>
      </w:r>
    </w:p>
    <w:p w14:paraId="04281EBE" w14:textId="77777777" w:rsidR="004C3BC8" w:rsidRDefault="004C3BC8">
      <w:pPr>
        <w:spacing w:line="240" w:lineRule="auto"/>
        <w:ind w:firstLine="0"/>
        <w:rPr>
          <w:b/>
          <w:sz w:val="28"/>
          <w:szCs w:val="28"/>
        </w:rPr>
      </w:pPr>
      <w:r>
        <w:br w:type="page"/>
      </w:r>
    </w:p>
    <w:p w14:paraId="7F95785F" w14:textId="3511BA62" w:rsidR="004836EE" w:rsidRPr="00276EA6" w:rsidRDefault="004836EE" w:rsidP="004836EE">
      <w:pPr>
        <w:pStyle w:val="Heading1"/>
      </w:pPr>
      <w:r w:rsidRPr="00276EA6">
        <w:lastRenderedPageBreak/>
        <w:t>Discussion</w:t>
      </w:r>
    </w:p>
    <w:p w14:paraId="2437DC49" w14:textId="26F89518" w:rsidR="004836EE" w:rsidRDefault="004836EE" w:rsidP="004836EE">
      <w:r>
        <w:t xml:space="preserve">Our analyses of two large datasets of influenza cases confirmed a difference in age-specific impacts of seasonal H1 and H3,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 </w:t>
      </w:r>
      <w:r>
        <w:fldChar w:fldCharType="begin"/>
      </w:r>
      <w:r w:rsidR="00C21CB5">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fldChar w:fldCharType="separate"/>
      </w:r>
      <w:r w:rsidR="00C21CB5">
        <w:t>(11,12)</w:t>
      </w:r>
      <w:r>
        <w:fldChar w:fldCharType="end"/>
      </w:r>
      <w:r>
        <w:t xml:space="preserve">. </w:t>
      </w:r>
      <w:r w:rsidRPr="00276EA6">
        <w:t xml:space="preserve">The data did not support strong effects from broader HA group-level imprinting, </w:t>
      </w:r>
      <w:r>
        <w:t xml:space="preserve">as recently detected for novel zoonotic or pandemic viruses </w:t>
      </w:r>
      <w:r>
        <w:fldChar w:fldCharType="begin"/>
      </w:r>
      <w:r w:rsidR="00C21CB5">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fldChar w:fldCharType="separate"/>
      </w:r>
      <w:r w:rsidR="00C21CB5">
        <w:rPr>
          <w:noProof/>
        </w:rPr>
        <w:t>(8,10)</w:t>
      </w:r>
      <w:r>
        <w:fldChar w:fldCharType="end"/>
      </w:r>
      <w:r>
        <w:t xml:space="preserve">, </w:t>
      </w:r>
      <w:r w:rsidRPr="00276EA6">
        <w:t xml:space="preserve">or from differences </w:t>
      </w:r>
      <w:r>
        <w:t xml:space="preserve">in </w:t>
      </w:r>
      <w:r w:rsidRPr="00276EA6">
        <w:t xml:space="preserve">rates of antigenic </w:t>
      </w:r>
      <w:r>
        <w:t xml:space="preserve">evolution </w:t>
      </w:r>
      <w:r>
        <w:fldChar w:fldCharType="begin"/>
      </w:r>
      <w:r w:rsidR="00C21CB5">
        <w:instrText xml:space="preserve"> ADDIN ZOTERO_ITEM CSL_CITATION {"citationID":"OCl0TmVi","properties":{"formattedCitation":"(25)","plainCitation":"(25)","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fldChar w:fldCharType="separate"/>
      </w:r>
      <w:r w:rsidR="00C21CB5">
        <w:rPr>
          <w:noProof/>
        </w:rPr>
        <w:t>(25)</w:t>
      </w:r>
      <w:r>
        <w:fldChar w:fldCharType="end"/>
      </w:r>
      <w:r w:rsidRPr="00276EA6">
        <w:t xml:space="preserve">. </w:t>
      </w:r>
      <w:r>
        <w:rPr>
          <w:color w:val="000000" w:themeColor="text1"/>
        </w:rPr>
        <w:t>Our results show that the first childhood infection leaves a lifelong imprint of susceptibility to seasonal influenza, and that this imprint is not erased even after decades of exposure to or vaccination against seasonal influenza strains mismatched to the first exposure in childhood.</w:t>
      </w:r>
    </w:p>
    <w:p w14:paraId="0E0A9518" w14:textId="05A84EB5" w:rsidR="004836EE" w:rsidRPr="000B362C" w:rsidRDefault="004836EE" w:rsidP="004836EE">
      <w:pPr>
        <w:rPr>
          <w:shd w:val="clear" w:color="auto" w:fill="FFFFFF"/>
        </w:rPr>
      </w:pPr>
      <w:r>
        <w:t>As additional evidence that birth year, rather than age, drives subtype-specific differences in seasonal influenza risk, we note that H3N2’s impacts have only recently shifted toward the elderly, as cohorts with mismatched H1N1 imprinting have grown older</w:t>
      </w:r>
      <w:r>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t xml:space="preserve"> </w:t>
      </w:r>
      <w:r w:rsidR="00B75C76">
        <w:fldChar w:fldCharType="begin"/>
      </w:r>
      <w:r w:rsidR="00B75C7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fldChar w:fldCharType="separate"/>
      </w:r>
      <w:r w:rsidR="00B75C76">
        <w:rPr>
          <w:noProof/>
        </w:rPr>
        <w:t>(6,8)</w:t>
      </w:r>
      <w:r w:rsidR="00B75C76">
        <w:fldChar w:fldCharType="end"/>
      </w:r>
      <w:r>
        <w:t xml:space="preserve">. Meanwhile, H1N1-imprinted cohorts (those ~10-50 years old at the time of the H3N2 pandemic), experienced considerable excess mortality at the time of H3N2’s emergence </w:t>
      </w:r>
      <w:r>
        <w:fldChar w:fldCharType="begin"/>
      </w:r>
      <w:r w:rsidR="00C21CB5">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fldChar w:fldCharType="separate"/>
      </w:r>
      <w:r w:rsidR="00C21CB5">
        <w:rPr>
          <w:noProof/>
        </w:rPr>
        <w:t>(6)</w:t>
      </w:r>
      <w:r>
        <w:fldChar w:fldCharType="end"/>
      </w:r>
      <w:r>
        <w:t>, and continue to experience excess H3N2 morbidity and mortality today as elderly adults (</w:t>
      </w:r>
      <w:r>
        <w:fldChar w:fldCharType="begin"/>
      </w:r>
      <w:r w:rsidR="00B75C76">
        <w:instrText xml:space="preserve"> ADDIN ZOTERO_ITEM CSL_CITATION {"citationID":"oseYRuYR","properties":{"formattedCitation":"(11\\uc0\\u8211{}13,23)","plainCitation":"(11–13,2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fldChar w:fldCharType="separate"/>
      </w:r>
      <w:r w:rsidR="00B75C76" w:rsidRPr="00B75C76">
        <w:rPr>
          <w:color w:val="000000"/>
        </w:rPr>
        <w:t>(11–13,23)</w:t>
      </w:r>
      <w:r>
        <w:fldChar w:fldCharType="end"/>
      </w:r>
      <w:r>
        <w:t xml:space="preserve">, </w:t>
      </w:r>
      <w:r w:rsidRPr="00472B0E">
        <w:rPr>
          <w:b/>
          <w:bCs/>
          <w:i/>
          <w:iCs/>
        </w:rPr>
        <w:t>Fig. 2-3</w:t>
      </w:r>
      <w:r>
        <w:t xml:space="preserve">). In short, across decades of circulation in humans, H3N2’s impacts have remained consistent with respect to birth </w:t>
      </w:r>
      <w:proofErr w:type="gramStart"/>
      <w:r>
        <w:t>year,</w:t>
      </w:r>
      <w:r w:rsidR="00B75C76">
        <w:t xml:space="preserve"> </w:t>
      </w:r>
      <w:r>
        <w:t>but</w:t>
      </w:r>
      <w:proofErr w:type="gramEnd"/>
      <w:r>
        <w:t xml:space="preserve"> have shifted with respect to age. </w:t>
      </w:r>
    </w:p>
    <w:p w14:paraId="5D63FFA7" w14:textId="795F2CD6" w:rsidR="004836EE" w:rsidRPr="00276EA6" w:rsidRDefault="004836EE" w:rsidP="00953691">
      <w:r w:rsidRPr="00276EA6">
        <w:t>Model comparison on both data sets independently provided the strongest support for effects from childhood imprinting to NA. Although NA is not as intensively studied as HA, these results emphasize the importance of both antigens as</w:t>
      </w:r>
      <w:r>
        <w:t xml:space="preserve"> potential</w:t>
      </w:r>
      <w:r w:rsidRPr="00276EA6">
        <w:t xml:space="preserve"> drivers of protection against seasonal influenza</w:t>
      </w:r>
      <w:r>
        <w:t xml:space="preserve"> </w:t>
      </w:r>
      <w:r>
        <w:fldChar w:fldCharType="begin"/>
      </w:r>
      <w:r w:rsidR="00953691">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fldChar w:fldCharType="separate"/>
      </w:r>
      <w:r w:rsidR="00953691" w:rsidRPr="00953691">
        <w:t>(14–16)</w:t>
      </w:r>
      <w:r>
        <w:fldChar w:fldCharType="end"/>
      </w:r>
      <w:r w:rsidRPr="00276EA6">
        <w:t xml:space="preserve">. </w:t>
      </w:r>
      <w:r>
        <w:t xml:space="preserve">The models containing NA and HA subtype-level imprinting produced very similar, fits to data, </w:t>
      </w:r>
      <w:r>
        <w:lastRenderedPageBreak/>
        <w:t>and independently emerged as the top two models in terms of AIC. Realistically,</w:t>
      </w:r>
      <w:r w:rsidRPr="00276EA6">
        <w:t xml:space="preserve"> some combination of effects from both HA and NA subtype-level imprinting </w:t>
      </w:r>
      <w:r>
        <w:t>probably shape</w:t>
      </w:r>
      <w:r w:rsidRPr="00276EA6">
        <w:t xml:space="preserve"> seasonal influenza ris</w:t>
      </w:r>
      <w:r>
        <w:t>k. Unfortunately,</w:t>
      </w:r>
      <w:r w:rsidRPr="00276EA6">
        <w:t xml:space="preserve"> collinearities between predictions of</w:t>
      </w:r>
      <w:r>
        <w:t xml:space="preserve"> the simple, single-antigen models considered here</w:t>
      </w:r>
      <w:r w:rsidR="00953691">
        <w:t xml:space="preserve"> arose inevitably from influenza’s limited history of circulation in humans. Thus, we did not test more complicated models of </w:t>
      </w:r>
      <w:r w:rsidRPr="00276EA6">
        <w:t>combined effects</w:t>
      </w:r>
      <w:r>
        <w:t xml:space="preserve"> from imprinting to HA and NA, or to other antigens such as internal proteins</w:t>
      </w:r>
      <w:r w:rsidRPr="00276EA6">
        <w:t xml:space="preserve">. </w:t>
      </w:r>
      <w:r>
        <w:t xml:space="preserve">D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fldChar w:fldCharType="begin"/>
      </w:r>
      <w:r w:rsidR="00C21CB5">
        <w:instrText xml:space="preserve"> ADDIN ZOTERO_ITEM CSL_CITATION {"citationID":"eUG3ArHw","properties":{"formattedCitation":"(36)","plainCitation":"(36)","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fldChar w:fldCharType="separate"/>
      </w:r>
      <w:r w:rsidR="00C21CB5">
        <w:rPr>
          <w:noProof/>
        </w:rPr>
        <w:t>(36)</w:t>
      </w:r>
      <w:r>
        <w:fldChar w:fldCharType="end"/>
      </w:r>
      <w:r>
        <w:t xml:space="preserve">. Alternatively, the development of immunological biomarkers for diagnosis of imprinting status in individual patients could substantially increase the power of epidemiological inference, which </w:t>
      </w:r>
      <w:r w:rsidR="00953691">
        <w:t xml:space="preserve">(as in this study) </w:t>
      </w:r>
      <w:r>
        <w:t>currently relies on probabilistic reconstructions of imprinting histories according to birth year</w:t>
      </w:r>
      <w:r w:rsidR="00B75C76">
        <w:t xml:space="preserve"> </w:t>
      </w:r>
      <w:r w:rsidR="00FC36C9">
        <w:fldChar w:fldCharType="begin"/>
      </w:r>
      <w:r w:rsidR="00FC36C9">
        <w:instrText xml:space="preserve"> ADDIN ZOTERO_ITEM CSL_CITATION {"citationID":"XaNijptu","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FC36C9">
        <w:fldChar w:fldCharType="separate"/>
      </w:r>
      <w:r w:rsidR="00FC36C9">
        <w:rPr>
          <w:noProof/>
        </w:rPr>
        <w:t>(10)</w:t>
      </w:r>
      <w:r w:rsidR="00FC36C9">
        <w:fldChar w:fldCharType="end"/>
      </w:r>
      <w:r>
        <w:t>.</w:t>
      </w:r>
    </w:p>
    <w:p w14:paraId="09E7A8B6" w14:textId="26CAA0F9" w:rsidR="004836EE" w:rsidRDefault="004836EE" w:rsidP="004836EE">
      <w:r>
        <w:t xml:space="preserve">Our failure to detect a strong signal of impact from evolutionary rate on age distributions of H1N1 and H3N2 cases was surprising, but is consistent with growing recognition that existing methods to map HA antigenic distance between strains are based on </w:t>
      </w:r>
      <w:r w:rsidR="00FC36C9">
        <w:t>hemagglutination inhibition</w:t>
      </w:r>
      <w:r>
        <w:t xml:space="preserve"> data collecting from ferrets, and do not always capture realized patterns of cross-reactivity in the human population. First, the evolutionary patterns considered in our analysis were purely based on HA, while our epidemiologic data supports an equal if not stronger role of NA. More work is required to map NA antigenic changes and understand the possible interactions between HA and NA evolution. Further, glycosylation of HA can cause antigenic escape in large subsets of the human population, which may be perceived as neutral in existing antigenic maps </w:t>
      </w:r>
      <w:r>
        <w:fldChar w:fldCharType="begin"/>
      </w:r>
      <w:r w:rsidR="00304E5A">
        <w:instrText xml:space="preserve"> ADDIN ZOTERO_ITEM CSL_CITATION {"citationID":"a1jc9jvl7dg","properties":{"formattedCitation":"(37,38)","plainCitation":"(37,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fldChar w:fldCharType="separate"/>
      </w:r>
      <w:r w:rsidR="00304E5A">
        <w:t>(37,38)</w:t>
      </w:r>
      <w:r>
        <w:fldChar w:fldCharType="end"/>
      </w:r>
      <w:r>
        <w:t xml:space="preserve">. One epidemiologically impactful example of incognito (unmapped) antigenic escape was observed during the 2013-2014 H1N1 epidemic </w:t>
      </w:r>
      <w:r>
        <w:fldChar w:fldCharType="begin"/>
      </w:r>
      <w:r w:rsidR="00304E5A">
        <w:instrText xml:space="preserve"> ADDIN ZOTERO_ITEM CSL_CITATION {"citationID":"U9WQozAt","properties":{"formattedCitation":"(37)","plainCitation":"(37)","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fldChar w:fldCharType="separate"/>
      </w:r>
      <w:r w:rsidR="00304E5A">
        <w:rPr>
          <w:noProof/>
        </w:rPr>
        <w:t>(37)</w:t>
      </w:r>
      <w:r>
        <w:fldChar w:fldCharType="end"/>
      </w:r>
      <w:r>
        <w:t xml:space="preserve">. We speculate that a clearer relationship between epidemic age distribution and antigenic drift would emerge if antigenic distance measures were modified to incorporate cohort-specific variation in immune </w:t>
      </w:r>
      <w:proofErr w:type="gramStart"/>
      <w:r>
        <w:t>history, and</w:t>
      </w:r>
      <w:proofErr w:type="gramEnd"/>
      <w:r>
        <w:t xml:space="preserve"> impacts from multiple antigens. </w:t>
      </w:r>
    </w:p>
    <w:p w14:paraId="28248C4F" w14:textId="76AA7EF2" w:rsidR="00A062FC" w:rsidRPr="00276EA6" w:rsidRDefault="00A062FC" w:rsidP="00A062FC">
      <w:commentRangeStart w:id="4"/>
      <w:r>
        <w:lastRenderedPageBreak/>
        <w:t>Our finding</w:t>
      </w:r>
      <w:r w:rsidRPr="00276EA6">
        <w:t xml:space="preserve"> </w:t>
      </w:r>
      <w:commentRangeEnd w:id="4"/>
      <w:r>
        <w:rPr>
          <w:rStyle w:val="CommentReference"/>
        </w:rPr>
        <w:commentReference w:id="4"/>
      </w:r>
      <w:r w:rsidRPr="00276EA6">
        <w:t xml:space="preserve">that within-subtype imprinting has much stronger impacts than broader, HA group-level imprinting is consistent with </w:t>
      </w:r>
      <w:r>
        <w:t>the clear impact of narrow immunity on seasonal influenza’s evolutionary dynamics</w:t>
      </w:r>
      <w:r w:rsidRPr="00276EA6">
        <w:t xml:space="preserve"> </w:t>
      </w:r>
      <w:r w:rsidRPr="00276EA6">
        <w:fldChar w:fldCharType="begin"/>
      </w:r>
      <w:r w:rsidR="0033629B">
        <w:instrText xml:space="preserve"> ADDIN ZOTERO_ITEM CSL_CITATION {"citationID":"cz3MEbkY","properties":{"formattedCitation":"(25,39)","plainCitation":"(25,3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Pr="00276EA6">
        <w:fldChar w:fldCharType="separate"/>
      </w:r>
      <w:r w:rsidR="0033629B">
        <w:rPr>
          <w:color w:val="000000"/>
        </w:rPr>
        <w:t>(25,39)</w:t>
      </w:r>
      <w:r w:rsidRPr="00276EA6">
        <w:fldChar w:fldCharType="end"/>
      </w:r>
      <w:r w:rsidRPr="00276EA6">
        <w:t xml:space="preserve">. </w:t>
      </w:r>
      <w:commentRangeStart w:id="5"/>
      <w:commentRangeStart w:id="6"/>
      <w:commentRangeStart w:id="7"/>
      <w:r w:rsidRPr="00276EA6">
        <w:t xml:space="preserve">Still, given that narrow immunity </w:t>
      </w:r>
      <w:r>
        <w:t>decays</w:t>
      </w:r>
      <w:r w:rsidRPr="00276EA6">
        <w:t xml:space="preserve"> rapidly in the face of antigenic drift, it is </w:t>
      </w:r>
      <w:r>
        <w:t>striking</w:t>
      </w:r>
      <w:r w:rsidRPr="00276EA6">
        <w:t xml:space="preserve"> that signa</w:t>
      </w:r>
      <w:commentRangeEnd w:id="5"/>
      <w:r>
        <w:rPr>
          <w:rStyle w:val="CommentReference"/>
        </w:rPr>
        <w:commentReference w:id="5"/>
      </w:r>
      <w:commentRangeEnd w:id="6"/>
      <w:r>
        <w:rPr>
          <w:rStyle w:val="CommentReference"/>
        </w:rPr>
        <w:commentReference w:id="6"/>
      </w:r>
      <w:commentRangeEnd w:id="7"/>
      <w:r>
        <w:rPr>
          <w:rStyle w:val="CommentReference"/>
        </w:rPr>
        <w:commentReference w:id="7"/>
      </w:r>
      <w:r w:rsidRPr="00276EA6">
        <w:t>tures of narrow, within-subtype imprinting protection persist across an entire human lifetime</w:t>
      </w:r>
      <w:r>
        <w:t>, and remain evident, even in the oldest cohorts</w:t>
      </w:r>
      <w:r w:rsidRPr="00276EA6">
        <w:t xml:space="preserve">. On average, H1N1 and H3N2 viruses drift by 0.62 and 1.01 antigenic units per year, respectively </w:t>
      </w:r>
      <w:r w:rsidRPr="00276EA6">
        <w:fldChar w:fldCharType="begin"/>
      </w:r>
      <w:r>
        <w:instrText xml:space="preserve"> ADDIN ZOTERO_ITEM CSL_CITATION {"citationID":"65Dsww1H","properties":{"formattedCitation":"(34)","plainCitation":"(34)","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Pr>
          <w:noProof/>
        </w:rPr>
        <w:t>(34)</w:t>
      </w:r>
      <w:r w:rsidRPr="00276EA6">
        <w:fldChar w:fldCharType="end"/>
      </w:r>
      <w:r w:rsidRPr="00276EA6">
        <w:t>, which roughly corresponds to a two-fold drop in</w:t>
      </w:r>
      <w:r>
        <w:t xml:space="preserve"> HI</w:t>
      </w:r>
      <w:r w:rsidRPr="00276EA6">
        <w:t xml:space="preserve"> titer for every 1.61, or 0.99 years of antigenic evolution between strains. Strains that circulated more than 1</w:t>
      </w:r>
      <w:r>
        <w:t>4</w:t>
      </w:r>
      <w:r w:rsidRPr="00276EA6">
        <w:t xml:space="preserve"> years apart </w:t>
      </w:r>
      <w:r>
        <w:t>do not usually</w:t>
      </w:r>
      <w:r w:rsidRPr="00276EA6">
        <w:t xml:space="preserve"> show measurable cross-protective </w:t>
      </w:r>
      <w:r>
        <w:t xml:space="preserve">HI </w:t>
      </w:r>
      <w:r w:rsidRPr="00276EA6">
        <w:t xml:space="preserve">titers </w:t>
      </w:r>
      <w:r w:rsidRPr="00276EA6">
        <w:fldChar w:fldCharType="begin"/>
      </w:r>
      <w:r>
        <w:instrText xml:space="preserve"> ADDIN ZOTERO_ITEM CSL_CITATION {"citationID":"9wM96rh8","properties":{"formattedCitation":"(34)","plainCitation":"(34)","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Pr>
          <w:noProof/>
        </w:rPr>
        <w:t>(34)</w:t>
      </w:r>
      <w:r w:rsidRPr="00276EA6">
        <w:fldChar w:fldCharType="end"/>
      </w:r>
      <w:r w:rsidRPr="00276EA6">
        <w:t xml:space="preserve">. </w:t>
      </w:r>
      <w:r>
        <w:t>In this context</w:t>
      </w:r>
      <w:r w:rsidRPr="00276EA6">
        <w:t xml:space="preserve">, it is </w:t>
      </w:r>
      <w:r>
        <w:t>not obvious</w:t>
      </w:r>
      <w:r w:rsidRPr="00276EA6">
        <w:t xml:space="preserve"> that narrow, </w:t>
      </w:r>
      <w:r>
        <w:t>homosubtypic</w:t>
      </w:r>
      <w:r w:rsidRPr="00276EA6">
        <w:t xml:space="preserve"> influenza immunity primed in childhood </w:t>
      </w:r>
      <w:r>
        <w:t>should provide</w:t>
      </w:r>
      <w:r w:rsidRPr="00276EA6">
        <w:t xml:space="preserve"> any meaningful protection after adolescence, let alone decades later in old age. </w:t>
      </w:r>
      <w:r>
        <w:t xml:space="preserve">However, we note that the serological assays used to map antigenic cross-reactivity measure serum antibodies are imperfect correlates of </w:t>
      </w:r>
      <w:r w:rsidRPr="001C4B75">
        <w:rPr>
          <w:i/>
          <w:iCs/>
        </w:rPr>
        <w:t>in-vivo</w:t>
      </w:r>
      <w:r>
        <w:t xml:space="preserve"> protection, and do not capture effects from cellular immunity (especially from CD4+ T cells), or from other mechanisms of protection </w:t>
      </w:r>
      <w:r>
        <w:fldChar w:fldCharType="begin"/>
      </w:r>
      <w:r w:rsidR="0033629B">
        <w:instrText xml:space="preserve"> ADDIN ZOTERO_ITEM CSL_CITATION {"citationID":"r3gjzRJI","properties":{"formattedCitation":"(19,27,40,41)","plainCitation":"(19,27,40,41)","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fldChar w:fldCharType="separate"/>
      </w:r>
      <w:r w:rsidR="0033629B">
        <w:rPr>
          <w:color w:val="000000"/>
        </w:rPr>
        <w:t>(19,27,40,41)</w:t>
      </w:r>
      <w:r>
        <w:fldChar w:fldCharType="end"/>
      </w:r>
      <w:r>
        <w:t xml:space="preserve">. </w:t>
      </w:r>
    </w:p>
    <w:p w14:paraId="1D278772" w14:textId="4C3363B6" w:rsidR="00A062FC" w:rsidRDefault="00A062FC" w:rsidP="00A062FC">
      <w:r>
        <w:t>Another potential</w:t>
      </w:r>
      <w:r w:rsidRPr="00276EA6">
        <w:t xml:space="preserve"> explanation for the longevity of </w:t>
      </w:r>
      <w:r>
        <w:t>homosubtypic</w:t>
      </w:r>
      <w:r w:rsidRPr="00276EA6">
        <w:t xml:space="preserve"> childhood imprinting protection is that imprinting to a particular HA or NA subtype builds strong memory of epitopes </w:t>
      </w:r>
      <w:r w:rsidRPr="003E5005">
        <w:t xml:space="preserve">conserved among </w:t>
      </w:r>
      <w:r>
        <w:t>homosubtypic</w:t>
      </w:r>
      <w:r w:rsidRPr="003E5005">
        <w:t xml:space="preserve"> variants of the same subtype, but not across subty</w:t>
      </w:r>
      <w:r w:rsidRPr="00AA1F16">
        <w:t xml:space="preserve">pes. </w:t>
      </w:r>
      <w:r>
        <w:t>Immunological studies show</w:t>
      </w:r>
      <w:r w:rsidRPr="00241B71">
        <w:t xml:space="preserve"> B cell memory shifts over time to focus on conserved influenza epitopes, as </w:t>
      </w:r>
      <w:r>
        <w:t>a lifetime of</w:t>
      </w:r>
      <w:r w:rsidRPr="00241B71">
        <w:t xml:space="preserve"> ex</w:t>
      </w:r>
      <w:r w:rsidRPr="00BB5138">
        <w:t>posu</w:t>
      </w:r>
      <w:r w:rsidRPr="004A7254">
        <w:t>res to</w:t>
      </w:r>
      <w:r w:rsidRPr="007148A5">
        <w:t xml:space="preserve"> d</w:t>
      </w:r>
      <w:r w:rsidRPr="00A54FAC">
        <w:t>ri</w:t>
      </w:r>
      <w:r w:rsidRPr="005A4427">
        <w:t>ft</w:t>
      </w:r>
      <w:r w:rsidRPr="009D43E5">
        <w:t>ed H1N1 or H3N2 variant</w:t>
      </w:r>
      <w:r w:rsidRPr="00913D65">
        <w:t xml:space="preserve">s </w:t>
      </w:r>
      <w:r w:rsidRPr="00255E2E">
        <w:t>repe</w:t>
      </w:r>
      <w:r w:rsidRPr="00EB70D9">
        <w:t>atedly</w:t>
      </w:r>
      <w:r w:rsidRPr="00F52272">
        <w:t xml:space="preserve"> b</w:t>
      </w:r>
      <w:r w:rsidRPr="00873ADD">
        <w:t>ack-boost</w:t>
      </w:r>
      <w:r>
        <w:t>s</w:t>
      </w:r>
      <w:r w:rsidRPr="00873ADD">
        <w:t xml:space="preserve"> </w:t>
      </w:r>
      <w:r>
        <w:t>memory of unchanged epitopes</w:t>
      </w:r>
      <w:r w:rsidRPr="00D3287E">
        <w:t xml:space="preserve"> </w:t>
      </w:r>
      <w:r w:rsidRPr="00AA1F16">
        <w:fldChar w:fldCharType="begin"/>
      </w:r>
      <w:r w:rsidR="0033629B">
        <w:instrText xml:space="preserve"> ADDIN ZOTERO_ITEM CSL_CITATION {"citationID":"S0BNqXJA","properties":{"formattedCitation":"(42,43)","plainCitation":"(42,43)","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Pr="00AA1F16">
        <w:fldChar w:fldCharType="separate"/>
      </w:r>
      <w:r w:rsidR="0033629B">
        <w:rPr>
          <w:color w:val="000000"/>
        </w:rPr>
        <w:t>(42,43)</w:t>
      </w:r>
      <w:r w:rsidRPr="00AA1F16">
        <w:fldChar w:fldCharType="end"/>
      </w:r>
      <w:r w:rsidRPr="003E5005">
        <w:t xml:space="preserve">. Another </w:t>
      </w:r>
      <w:r w:rsidRPr="00AA1F16">
        <w:t>explanation sup</w:t>
      </w:r>
      <w:r w:rsidRPr="0053253B">
        <w:t>ported by r</w:t>
      </w:r>
      <w:r w:rsidRPr="009E1848">
        <w:t>e</w:t>
      </w:r>
      <w:r w:rsidRPr="009934F4">
        <w:t>cent imm</w:t>
      </w:r>
      <w:r w:rsidRPr="00241B71">
        <w:t xml:space="preserve">unological data </w:t>
      </w:r>
      <w:r w:rsidRPr="00AA1F16">
        <w:fldChar w:fldCharType="begin"/>
      </w:r>
      <w:r w:rsidR="0033629B">
        <w:instrText xml:space="preserve"> ADDIN ZOTERO_ITEM CSL_CITATION {"citationID":"uWKmTevL","properties":{"formattedCitation":"(44)","plainCitation":"(44)","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Pr="00AA1F16">
        <w:fldChar w:fldCharType="separate"/>
      </w:r>
      <w:r w:rsidR="0033629B">
        <w:rPr>
          <w:noProof/>
        </w:rPr>
        <w:t>(44)</w:t>
      </w:r>
      <w:r w:rsidRPr="00AA1F16">
        <w:fldChar w:fldCharType="end"/>
      </w:r>
      <w:r w:rsidRPr="003E5005">
        <w:t>,</w:t>
      </w:r>
      <w:r w:rsidRPr="00AA1F16">
        <w:t xml:space="preserve"> is that the memory B cell clones developed during the first childhood influenza exposure </w:t>
      </w:r>
      <w:r w:rsidRPr="0053253B">
        <w:t xml:space="preserve">later adapt via somatic hypermutation to follow </w:t>
      </w:r>
      <w:r>
        <w:t>homosubtypic</w:t>
      </w:r>
      <w:r w:rsidRPr="0053253B">
        <w:t xml:space="preserve"> antigenic targets as they</w:t>
      </w:r>
      <w:r w:rsidRPr="009E1848">
        <w:t xml:space="preserve"> drift </w:t>
      </w:r>
      <w:r w:rsidRPr="009934F4">
        <w:t>over time. Thus, childhood imprinting may provide preferential, lifelong protection against a particular HA or NA subtype by filling a child's memory B cell repertoire with clones that w</w:t>
      </w:r>
      <w:r w:rsidRPr="00241B71">
        <w:t>ill serve in the future, not as final products but as prototyp</w:t>
      </w:r>
      <w:r w:rsidRPr="00BB5138">
        <w:t>es that can be rapidly and effec</w:t>
      </w:r>
      <w:r w:rsidRPr="004A7254">
        <w:t>tively tailored to recognize drifted influenza strains of the same subtype</w:t>
      </w:r>
      <w:r w:rsidRPr="003E5005">
        <w:t>.</w:t>
      </w:r>
      <w:r w:rsidRPr="00276EA6">
        <w:t xml:space="preserve"> </w:t>
      </w:r>
    </w:p>
    <w:p w14:paraId="1083E49A" w14:textId="483C6C5C" w:rsidR="00A062FC" w:rsidRDefault="00A062FC" w:rsidP="00A062FC">
      <w:r w:rsidRPr="00276EA6">
        <w:t xml:space="preserve">A third possibility is that signals of imprinting protection are anomalously strong in the current cohort of elderly adults. For nearly four decades, from 1918-1957, H1N1 persisted as the only strain </w:t>
      </w:r>
      <w:r w:rsidRPr="00276EA6">
        <w:lastRenderedPageBreak/>
        <w:t xml:space="preserve">circulating in humans. The oldest subjects in our data were born slightly after its emergence in </w:t>
      </w:r>
      <w:proofErr w:type="gramStart"/>
      <w:r w:rsidRPr="00276EA6">
        <w:t>1918, and</w:t>
      </w:r>
      <w:proofErr w:type="gramEnd"/>
      <w:r w:rsidRPr="00276EA6">
        <w:t xml:space="preserve"> would not have encountered an influenza virus of any subtype </w:t>
      </w:r>
      <w:r>
        <w:t xml:space="preserve">but H1N1 </w:t>
      </w:r>
      <w:r w:rsidRPr="00276EA6">
        <w:t xml:space="preserve">until after age 30. Decades of early-life exposures to H1N1 variants may have reinforced and expanded the breadth of H1N1-specific immune memory in these </w:t>
      </w:r>
      <w:r>
        <w:t xml:space="preserve">oldest </w:t>
      </w:r>
      <w:r w:rsidRPr="00276EA6">
        <w:t>cohorts</w:t>
      </w:r>
      <w:r>
        <w:t>. But this strong protection against H1N1 seems to come at a cost; even after decades of seasonal H3N2 exposure, and vaccination, older cohorts have evidently failed to develop equally strong protection against H3N2</w:t>
      </w:r>
      <w:r w:rsidRPr="00276EA6">
        <w:t xml:space="preserve">. </w:t>
      </w:r>
      <w:r>
        <w:t>Antigenic similarity between H1N1 strains that circulated</w:t>
      </w:r>
      <w:r w:rsidRPr="00276EA6">
        <w:t xml:space="preserve"> earlier in the 20</w:t>
      </w:r>
      <w:r w:rsidRPr="00276EA6">
        <w:rPr>
          <w:vertAlign w:val="superscript"/>
        </w:rPr>
        <w:t>th</w:t>
      </w:r>
      <w:r w:rsidRPr="00276EA6">
        <w:t xml:space="preserve"> century</w:t>
      </w:r>
      <w:r>
        <w:t xml:space="preserve">, (which caused imprinting in older cohorts) and modern H1N1 lineages that emerged in 1977 and in 2009, may also have amplified the strength and longevity of H1N1 protection in these cohorts </w:t>
      </w:r>
      <w:r>
        <w:fldChar w:fldCharType="begin"/>
      </w:r>
      <w:r w:rsidR="0033629B">
        <w:instrText xml:space="preserve"> ADDIN ZOTERO_ITEM CSL_CITATION {"citationID":"a14ivm0js93","properties":{"formattedCitation":"(4,45)","plainCitation":"(4,45)","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r>
        <w:fldChar w:fldCharType="separate"/>
      </w:r>
      <w:r w:rsidR="0033629B">
        <w:t>(4,45)</w:t>
      </w:r>
      <w:r>
        <w:fldChar w:fldCharType="end"/>
      </w:r>
      <w:r w:rsidRPr="00276EA6">
        <w:t xml:space="preserve">. </w:t>
      </w:r>
      <w:r>
        <w:t xml:space="preserve">One additional consideration in this context is that HA group 1 antigens appear to induce narrower immune responses than structurally distinct HA group 2 antigens, which may be better able to induce cross-group responses </w:t>
      </w:r>
      <w:r>
        <w:fldChar w:fldCharType="begin"/>
      </w:r>
      <w:r>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fldChar w:fldCharType="separate"/>
      </w:r>
      <w:r>
        <w:rPr>
          <w:noProof/>
        </w:rPr>
        <w:t>(21)</w:t>
      </w:r>
      <w:r>
        <w:fldChar w:fldCharType="end"/>
      </w:r>
      <w:r>
        <w:t xml:space="preserve">. Perhaps elderly cohorts imprinted to group 1 antigens have been trapped in narrower responses that offer exceptional protection against strains similar to that of first exposure but relatively poor adaptability to other subtypes. </w:t>
      </w:r>
    </w:p>
    <w:p w14:paraId="468E27D4" w14:textId="252BD58B" w:rsidR="00A062FC" w:rsidRDefault="00A062FC" w:rsidP="00A062FC">
      <w:r w:rsidRPr="00276EA6">
        <w:t xml:space="preserve">Given that younger cohorts, especially those born before 1977, have had much more varied early life exposures to both H1N1 and H3N2, it is unclear whether equally strong, subtype-specific biases in protection will </w:t>
      </w:r>
      <w:r>
        <w:t>persist</w:t>
      </w:r>
      <w:r w:rsidRPr="00276EA6">
        <w:t xml:space="preserve"> when the next generation becomes elderly</w:t>
      </w:r>
      <w:r>
        <w:t>. Determining whether strong, lifelong biases in immune protection are a general feature of imprinting, or specific to the current cohorts of elderly adults is necessary to project long-term shifts in influenza-related mortality. The vast majority of influenza-related deaths occur in adults over age 65, and H3N2 currently causes many times the number of fatalities as H1N1</w:t>
      </w:r>
      <w:r w:rsidRPr="00276EA6">
        <w:t xml:space="preserve"> </w:t>
      </w:r>
      <w:r w:rsidRPr="00276EA6">
        <w:fldChar w:fldCharType="begin"/>
      </w:r>
      <w:r w:rsidR="0033629B">
        <w:instrText xml:space="preserve"> ADDIN ZOTERO_ITEM CSL_CITATION {"citationID":"rcztIPQx","properties":{"formattedCitation":"(23,46)","plainCitation":"(23,46)","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Pr="00276EA6">
        <w:fldChar w:fldCharType="separate"/>
      </w:r>
      <w:r w:rsidR="0033629B">
        <w:rPr>
          <w:noProof/>
        </w:rPr>
        <w:t>(23,46)</w:t>
      </w:r>
      <w:r w:rsidRPr="00276EA6">
        <w:fldChar w:fldCharType="end"/>
      </w:r>
      <w:r w:rsidRPr="00276EA6">
        <w:t>. These patterns may reflect intrinsic differences in virulence, but we speculate that imprinting protection</w:t>
      </w:r>
      <w:r>
        <w:t>, which</w:t>
      </w:r>
      <w:r w:rsidRPr="00276EA6">
        <w:t xml:space="preserve"> currently limits the incidence of clinically-attended H1N1 infection</w:t>
      </w:r>
      <w:r>
        <w:t xml:space="preserve"> in the elderly, may also dramatically reduce H1N1-related mortality</w:t>
      </w:r>
      <w:r w:rsidRPr="00276EA6">
        <w:t xml:space="preserve">. </w:t>
      </w:r>
      <w:r>
        <w:t xml:space="preserve">In the future, </w:t>
      </w:r>
      <w:r w:rsidRPr="00276EA6">
        <w:t>cohorts</w:t>
      </w:r>
      <w:r>
        <w:t xml:space="preserve"> imprinted to H2N2</w:t>
      </w:r>
      <w:r w:rsidRPr="00276EA6">
        <w:t xml:space="preserve"> </w:t>
      </w:r>
      <w:r>
        <w:t>(</w:t>
      </w:r>
      <w:r w:rsidRPr="00276EA6">
        <w:t>born c. 1950-1968</w:t>
      </w:r>
      <w:r>
        <w:t>) will become</w:t>
      </w:r>
      <w:r w:rsidRPr="00276EA6">
        <w:t xml:space="preserve"> elderly, and </w:t>
      </w:r>
      <w:r>
        <w:t xml:space="preserve">their imprinting protection will act instead </w:t>
      </w:r>
      <w:r w:rsidRPr="00276EA6">
        <w:t xml:space="preserve">against </w:t>
      </w:r>
      <w:r>
        <w:t xml:space="preserve">seasonal </w:t>
      </w:r>
      <w:r w:rsidRPr="00276EA6">
        <w:t>H3N2 (</w:t>
      </w:r>
      <w:r>
        <w:t xml:space="preserve">via </w:t>
      </w:r>
      <w:r w:rsidRPr="00276EA6">
        <w:t>NA subtype-level</w:t>
      </w:r>
      <w:r>
        <w:t xml:space="preserve"> imprinting</w:t>
      </w:r>
      <w:r w:rsidRPr="00276EA6">
        <w:t xml:space="preserve">), or </w:t>
      </w:r>
      <w:r>
        <w:t xml:space="preserve">against no seasonal strains </w:t>
      </w:r>
      <w:r w:rsidRPr="00276EA6">
        <w:t>(</w:t>
      </w:r>
      <w:r>
        <w:t xml:space="preserve">via </w:t>
      </w:r>
      <w:r w:rsidRPr="00276EA6">
        <w:t>HA subtype-level</w:t>
      </w:r>
      <w:r>
        <w:t xml:space="preserve"> imprinting</w:t>
      </w:r>
      <w:r w:rsidRPr="00276EA6">
        <w:t xml:space="preserve">). </w:t>
      </w:r>
      <w:r>
        <w:t>On the other hand, if future elderly cohorts continue to show strong subtype-specific biases from imprinting, our results would corroborate the idea that</w:t>
      </w:r>
      <w:r w:rsidRPr="00276EA6">
        <w:t xml:space="preserve"> </w:t>
      </w:r>
      <w:r>
        <w:t>mortality from</w:t>
      </w:r>
      <w:r w:rsidRPr="00276EA6">
        <w:t xml:space="preserve"> H1N1 may </w:t>
      </w:r>
      <w:r w:rsidRPr="00276EA6">
        <w:lastRenderedPageBreak/>
        <w:t xml:space="preserve">increase </w:t>
      </w:r>
      <w:r>
        <w:t xml:space="preserve">in the future </w:t>
      </w:r>
      <w:r>
        <w:fldChar w:fldCharType="begin"/>
      </w:r>
      <w:r>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fldChar w:fldCharType="separate"/>
      </w:r>
      <w:r>
        <w:rPr>
          <w:noProof/>
        </w:rPr>
        <w:t>(8,12)</w:t>
      </w:r>
      <w:r>
        <w:fldChar w:fldCharType="end"/>
      </w:r>
      <w:r>
        <w:t xml:space="preserve"> as protection in the elderly shifts toward other subtypes. On the other hand, the future generation of elderly adults may show a greater ability to act as immunological generalists, with effective defenses against multiple influenza subtypes.</w:t>
      </w:r>
    </w:p>
    <w:p w14:paraId="638B3DEA" w14:textId="771A2302" w:rsidR="00C24A48" w:rsidRPr="00276EA6" w:rsidRDefault="00C24A48" w:rsidP="00C24A48">
      <w:r>
        <w:t xml:space="preserve">We did not study possible interactions between imprinting and vaccination of naïve infants </w:t>
      </w:r>
      <w:r>
        <w:fldChar w:fldCharType="begin"/>
      </w:r>
      <w:r>
        <w:instrText xml:space="preserve"> ADDIN ZOTERO_ITEM CSL_CITATION {"citationID":"SilaMwDz","properties":{"formattedCitation":"(10,27)","plainCitation":"(10,27)","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fldChar w:fldCharType="separate"/>
      </w:r>
      <w:r>
        <w:rPr>
          <w:noProof/>
        </w:rPr>
        <w:t>(10,27)</w:t>
      </w:r>
      <w:r>
        <w:fldChar w:fldCharType="end"/>
      </w:r>
      <w:r>
        <w:t xml:space="preserve">. None of the individuals in the INSIGHT data and few individuals in the ADHS data were born at a time when healthy infants were routinely vaccinated against influenza. The United States and Canada became the first countries to recommend influenza vaccination in healthy children &gt;6 months of age in the 2004-05 season, but rates of full vaccination coverage (two doses) among children aged 6-23 months still hovered around 50% in the US as late as the 2011-2012 season </w:t>
      </w:r>
      <w:r>
        <w:fldChar w:fldCharType="begin"/>
      </w:r>
      <w:r w:rsidR="0033629B">
        <w:instrText xml:space="preserve"> ADDIN ZOTERO_ITEM CSL_CITATION {"citationID":"nkAV2BW8","properties":{"formattedCitation":"(47,48)","plainCitation":"(47,48)","noteIndex":0},"citationItems":[{"id":1298,"uris":["http://zotero.org/groups/2313999/items/YRZW9N4K"],"uri":["http://zotero.org/groups/2313999/items/YRZW9N4K"],"itemData":{"id":1298,"type":"article-journal","title":"Complete Influenza Vaccination Trends for Children Six to Twenty-Three Months","container-title":"Pediatrics","page":"e20153280","volume":"137","issue":"3","source":"pediatrics.aappublications.org","abstract":"OBJECTIVE: Prevention of influenza among infants and young children is a public health priority because of their high risk for influenza-related complications. Depending on a child’s age and previous influenza vaccination history, they are recommended to receive either 1 dose or 2 doses of influenza vaccine to be considered fully vaccinated against influenza for the season. We compared estimates of full (complete) influenza vaccination coverage of children 6 to 23 months across 10 consecutive influenza seasons (2002–2012), by race/ethnicity, age group, and by number of doses required to be fully vaccinated given child’s vaccination history.\nMETHODS: National Immunization Survey data were used to estimate full influenza vaccination status among children 6 to 23 months on the basis of provider report. Estimates were computed by using Kaplan-Meier survival analysis methods.\nRESULTS: Full influenza vaccination coverage among children 6 to 23 months increased from 4.8% in the 2002–2003 influenza season to 44.7% in the 2011–2012 season. In all 10 influenza seasons studied, non-Hispanic black children and Hispanic children had lower full influenza vaccination coverage than non-Hispanic white children. For all 10 influenza seasons, full influenza vaccination coverage was higher among children requiring only 1 dose compared with those requiring 2 doses.\nCONCLUSIONS: Less than half of children 6 to 23 months in the United States, and an even a smaller percentage of Hispanic and non-Hispanic black children, are fully vaccinated against influenza. More implementation of evidence-based strategies that increase the percentage of children who are fully vaccinated is needed.","DOI":"10.1542/peds.2015-3280","ISSN":"0031-4005, 1098-4275","note":"PMID: 26908692","language":"en","author":[{"family":"Santibanez","given":"Tammy A."},{"family":"Grohskopf","given":"Lisa A."},{"family":"Zhai","given":"Yusheng"},{"family":"Kahn","given":"Katherine E."}],"issued":{"date-parts":[["2016",3,1]]}}},{"id":1304,"uris":["http://zotero.org/groups/2313999/items/BUMYC76H"],"uri":["http://zotero.org/groups/2313999/items/BUMYC76H"],"itemData":{"id":1304,"type":"article-journal","title":"Vaccination of healthy children against seasonal influenza: a European perspective","container-title":"The Pediatric Infectious Disease Journal","page":"881-888","volume":"32","issue":"8","source":"PubMed","abstract":"Despite ample evidence for the great burden that annual influenza epidemics place on children and society in general, few European countries currently recommend influenza vaccination of healthy children of any age. The most frequently cited reasons for reluctance to extend general vaccine recommendations to children include the view that influenza is a mild illness of limited clinical importance, lack of country-specific data on disease burden, uncertainty about the efficacy and safety of influenza vaccines in children and inadequate evidence of cost-effectiveness of vaccinating children. In recent years, several clinical studies have provided new and important information that help address many of these areas of question and concern. In light of this newly available scientific evidence, influenza vaccine recommendations for children should be properly reevaluated in all European countries. Furthermore, to allow for variation in costs and patterns of healthcare delivery between different countries, cost-effectiveness analyses of influenza vaccination of healthy children should be performed in each country or region. Finally, increased efforts should be made to educate both healthcare professionals and the great public about recent findings and advances in the field of pediatric influenza.","DOI":"10.1097/INF.0b013e3182918168","ISSN":"1532-0987","note":"PMID: 23856713","title-short":"Vaccination of healthy children against seasonal influenza","journalAbbreviation":"Pediatr. Infect. Dis. J.","language":"eng","author":[{"family":"Heikkinen","given":"Terho"},{"family":"Tsolia","given":"Maria"},{"family":"Finn","given":"Adam"}],"issued":{"date-parts":[["2013",8]]}}}],"schema":"https://github.com/citation-style-language/schema/raw/master/csl-citation.json"} </w:instrText>
      </w:r>
      <w:r>
        <w:fldChar w:fldCharType="separate"/>
      </w:r>
      <w:r w:rsidR="0033629B">
        <w:rPr>
          <w:noProof/>
        </w:rPr>
        <w:t>(47,48)</w:t>
      </w:r>
      <w:r>
        <w:fldChar w:fldCharType="end"/>
      </w:r>
      <w:r>
        <w:t xml:space="preserve">. To-date, few European countries recommend vaccination of healthy children </w:t>
      </w:r>
      <w:r>
        <w:fldChar w:fldCharType="begin"/>
      </w:r>
      <w:r w:rsidR="0033629B">
        <w:instrText xml:space="preserve"> ADDIN ZOTERO_ITEM CSL_CITATION {"citationID":"rdoprOMh","properties":{"formattedCitation":"(49)","plainCitation":"(49)","noteIndex":0},"citationItems":[{"id":1301,"uris":["http://zotero.org/groups/2313999/items/HB5Q8HN9"],"uri":["http://zotero.org/groups/2313999/items/HB5Q8HN9"],"itemData":{"id":1301,"type":"article-journal","title":"Influenza vaccine use to protect healthy children: A debated topic","container-title":"Vaccine","collection-title":"Progress in Vaccines","page":"5391-5396","volume":"36","issue":"36","source":"ScienceDirect","abstract":"At the beginning of this century, a number of studies suggested that in healthy children, particularly those &lt;2years of age, influenza could have a serious and complicated course, as it frequently led to hospitalization and sometimes, albeit rarely, to death. Moreover, pre-schoolers and school-age children were found to be among the most important causes of influenza transmission to the community, as they shed the virus for a longer time than adults and had frequent contact with greater numbers of individuals through day-care and school. These findings led a number of health authorities to modify the official recommendations regarding the use of influenza vaccine in healthy children. Several factors seem to indicate that vaccination against influenza in healthy children of any age and in pregnant women could be effective in preventing the disease in the entire paediatric population and in providing herd immunity in adults and old people as well. The direct advantages of the vaccine seem greater in younger subjects, particularly those &lt;2–3years of age. Vaccination of older children is considered effective by most experts, but high vaccination coverage of these subjects has been difficult to attain. Similar difficulties have been identified for the vaccination of pregnant women. These challenges can be overcome, at least in part, by appropriate information and accurate evaluations of available data. In addition, further studies specifically designed to clarify unresolved problems regarding vaccine use in paediatric and pregnant populations are needed to convince reluctant health authorities. More effective vaccines for younger children as well as improved availability of data regarding the optimal time period for vaccine administration in pregnant women appear relevant in this regard.","DOI":"10.1016/j.vaccine.2017.09.016","ISSN":"0264-410X","title-short":"Influenza vaccine use to protect healthy children","journalAbbreviation":"Vaccine","author":[{"family":"Principi","given":"Nicola"},{"family":"Esposito","given":"Susanna"}],"issued":{"date-parts":[["2018",8,28]]}}}],"schema":"https://github.com/citation-style-language/schema/raw/master/csl-citation.json"} </w:instrText>
      </w:r>
      <w:r>
        <w:fldChar w:fldCharType="separate"/>
      </w:r>
      <w:r w:rsidR="0033629B">
        <w:rPr>
          <w:noProof/>
        </w:rPr>
        <w:t>(49)</w:t>
      </w:r>
      <w:r>
        <w:fldChar w:fldCharType="end"/>
      </w:r>
      <w:r>
        <w:t xml:space="preserve">. All INSIGHT subjects and most ADHS subjects were born well after 2004. Large, newly funded birth cohort studies will be key to understand the build-up of imprinting in natural infections and vaccinations </w:t>
      </w:r>
      <w:r>
        <w:fldChar w:fldCharType="begin"/>
      </w:r>
      <w:r>
        <w:instrText xml:space="preserve"> ADDIN ZOTERO_ITEM CSL_CITATION {"citationID":"Cc9Y6fjI","properties":{"formattedCitation":"(36)","plainCitation":"(36)","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fldChar w:fldCharType="separate"/>
      </w:r>
      <w:r>
        <w:rPr>
          <w:noProof/>
        </w:rPr>
        <w:t>(36)</w:t>
      </w:r>
      <w:r>
        <w:fldChar w:fldCharType="end"/>
      </w:r>
      <w:r>
        <w:t>.</w:t>
      </w:r>
    </w:p>
    <w:p w14:paraId="17401201" w14:textId="4A5126DD" w:rsidR="004836EE" w:rsidRPr="00276EA6" w:rsidRDefault="004836EE" w:rsidP="004836EE">
      <w:r w:rsidRPr="00276EA6">
        <w:t xml:space="preserve">Overall, differences between age distributions of infection caused by H1N1 or H3N2 were much more pronounced in the </w:t>
      </w:r>
      <w:r>
        <w:t>ADHS</w:t>
      </w:r>
      <w:r w:rsidRPr="00276EA6">
        <w:t xml:space="preserve"> data than in the INSIGHT data. Differences between the datasets may arise due to geographic variation in influenza’s epidemiology; the INSIGHT data w</w:t>
      </w:r>
      <w:r>
        <w:t>ere</w:t>
      </w:r>
      <w:r w:rsidRPr="00276EA6">
        <w:t xml:space="preserve"> collected across five continents, whereas all the </w:t>
      </w:r>
      <w:r>
        <w:t>ADHS</w:t>
      </w:r>
      <w:r w:rsidRPr="00276EA6">
        <w:t xml:space="preserve"> data came from a single US state. Climatic or demographic characteristics, or high rates of influenza vaccination </w:t>
      </w:r>
      <w:r w:rsidRPr="00276EA6">
        <w:fldChar w:fldCharType="begin"/>
      </w:r>
      <w:r w:rsidR="0033629B">
        <w:instrText xml:space="preserve"> ADDIN ZOTERO_ITEM CSL_CITATION {"citationID":"OOK6eo2H","properties":{"formattedCitation":"(50,51)","plainCitation":"(50,51)","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r w:rsidRPr="00276EA6">
        <w:fldChar w:fldCharType="separate"/>
      </w:r>
      <w:r w:rsidR="0033629B">
        <w:rPr>
          <w:noProof/>
        </w:rPr>
        <w:t>(50,51)</w:t>
      </w:r>
      <w:r w:rsidRPr="00276EA6">
        <w:fldChar w:fldCharType="end"/>
      </w:r>
      <w:r w:rsidRPr="00276EA6">
        <w:t xml:space="preserve">, may magnify subtype-specific differences in age distribution within the United States. </w:t>
      </w:r>
      <w:r>
        <w:t>It is noteworthy that w</w:t>
      </w:r>
      <w:r w:rsidRPr="00276EA6">
        <w:t>ithin the INSIGHT data, the subset of cases observed in the United States showed more dramatic differences in age distribution than data collected in many other countries (</w:t>
      </w:r>
      <w:r w:rsidRPr="00276EA6">
        <w:rPr>
          <w:rStyle w:val="SubtitleChar"/>
        </w:rPr>
        <w:t>Fig. 3</w:t>
      </w:r>
      <w:r w:rsidRPr="00276EA6">
        <w:t xml:space="preserve">). Similarly, apparent differences between H1N1 and H3N2’s age distributions were greater in the United States than in Europe in one previous study </w:t>
      </w:r>
      <w:r w:rsidRPr="00276EA6">
        <w:fldChar w:fldCharType="begin"/>
      </w:r>
      <w:r w:rsidR="00C21CB5">
        <w: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276EA6">
        <w:fldChar w:fldCharType="separate"/>
      </w:r>
      <w:r w:rsidR="00C21CB5">
        <w:rPr>
          <w:noProof/>
        </w:rPr>
        <w:t>(13)</w:t>
      </w:r>
      <w:r w:rsidRPr="00276EA6">
        <w:fldChar w:fldCharType="end"/>
      </w:r>
      <w:r w:rsidRPr="00276EA6">
        <w:t xml:space="preserve">. </w:t>
      </w:r>
    </w:p>
    <w:p w14:paraId="0FFF7992" w14:textId="77777777" w:rsidR="004836EE" w:rsidRPr="00276EA6" w:rsidRDefault="004836EE" w:rsidP="004836EE">
      <w:r>
        <w:t>D</w:t>
      </w:r>
      <w:r w:rsidRPr="00276EA6">
        <w:t xml:space="preserve">ifferences in </w:t>
      </w:r>
      <w:r>
        <w:t xml:space="preserve">age-specific </w:t>
      </w:r>
      <w:r w:rsidRPr="00276EA6">
        <w:t xml:space="preserve">sampling </w:t>
      </w:r>
      <w:r>
        <w:t>probably also contributed to</w:t>
      </w:r>
      <w:r w:rsidRPr="00276EA6">
        <w:t xml:space="preserve"> differences between the datasets. The INSIGHT study did not enroll children, and </w:t>
      </w:r>
      <w:r>
        <w:t>did not capture severe, hospitalized cases, which occur disproportionately in older adults. A</w:t>
      </w:r>
      <w:r w:rsidRPr="00276EA6">
        <w:t xml:space="preserve"> dearth of enrolled cases in the youngest and oldest age groups may have dampened the signal of subtype-specific differences in risk</w:t>
      </w:r>
      <w:r>
        <w:t xml:space="preserve"> in the INSIGHT data</w:t>
      </w:r>
      <w:r w:rsidRPr="00276EA6">
        <w:t xml:space="preserve"> (</w:t>
      </w:r>
      <w:r w:rsidRPr="00276EA6">
        <w:rPr>
          <w:rStyle w:val="SubtitleChar"/>
        </w:rPr>
        <w:t>Fig. S1</w:t>
      </w:r>
      <w:r w:rsidRPr="00276EA6">
        <w:t xml:space="preserve">). To illustrate the impact </w:t>
      </w:r>
      <w:r>
        <w:t>age-specific sampling,</w:t>
      </w:r>
      <w:r w:rsidRPr="00276EA6">
        <w:t xml:space="preserve"> we </w:t>
      </w:r>
      <w:r>
        <w:t>subsampled</w:t>
      </w:r>
      <w:r w:rsidRPr="00276EA6">
        <w:t xml:space="preserve"> the </w:t>
      </w:r>
      <w:r>
        <w:t>ADHS</w:t>
      </w:r>
      <w:r w:rsidRPr="00276EA6">
        <w:t xml:space="preserve"> data to match the sample </w:t>
      </w:r>
      <w:r w:rsidRPr="00276EA6">
        <w:lastRenderedPageBreak/>
        <w:t xml:space="preserve">size and age distribution of all confirmed </w:t>
      </w:r>
      <w:r>
        <w:t xml:space="preserve">influenza A </w:t>
      </w:r>
      <w:r w:rsidRPr="00276EA6">
        <w:t xml:space="preserve">cases from the INSIGHT study. Filtering the </w:t>
      </w:r>
      <w:r>
        <w:t>ADHS</w:t>
      </w:r>
      <w:r w:rsidRPr="00276EA6">
        <w:t xml:space="preserve"> data in this way made differences in age-specific risk from H1N1 and H3N2 appear much smaller (</w:t>
      </w:r>
      <w:r w:rsidRPr="00276EA6">
        <w:rPr>
          <w:rStyle w:val="SubtitleChar"/>
        </w:rPr>
        <w:t>Fig. S1</w:t>
      </w:r>
      <w:r>
        <w:rPr>
          <w:rStyle w:val="SubtitleChar"/>
        </w:rPr>
        <w:t>D</w:t>
      </w:r>
      <w:r w:rsidRPr="00276EA6">
        <w:t>).</w:t>
      </w:r>
    </w:p>
    <w:p w14:paraId="0E3C9FFA" w14:textId="6F900609" w:rsidR="004836EE" w:rsidRDefault="004836EE" w:rsidP="004836EE">
      <w:r w:rsidRPr="00276EA6">
        <w:t xml:space="preserve">The potential for age-specific sampling biases to erode or magnify the signal of imprinting effects highlights some limitations of existing epidemiological surveillance data, which in turn limited this study’s scope of inference. The largest, long-term epidemiological data sets on influenza come from massive, global surveillance efforts. But due to practical and economic constraints, these data are often collected opportunistically, </w:t>
      </w:r>
      <w:r>
        <w:t>with uneven</w:t>
      </w:r>
      <w:r w:rsidRPr="00276EA6">
        <w:t xml:space="preserve"> sampling effort</w:t>
      </w:r>
      <w:r>
        <w:t>s</w:t>
      </w:r>
      <w:r w:rsidRPr="00276EA6">
        <w:t xml:space="preserve"> over time and across age groups, and </w:t>
      </w:r>
      <w:r>
        <w:t xml:space="preserve">rarely shared </w:t>
      </w:r>
      <w:r w:rsidRPr="00276EA6">
        <w:t xml:space="preserve">denominator data. Furthermore, while some aspects of surveillance data are already shared publicly by WHO </w:t>
      </w:r>
      <w:r w:rsidRPr="00276EA6">
        <w:fldChar w:fldCharType="begin"/>
      </w:r>
      <w:r w:rsidR="0033629B">
        <w:instrText xml:space="preserve"> ADDIN ZOTERO_ITEM CSL_CITATION {"citationID":"movzAnP6","properties":{"formattedCitation":"(52)","plainCitation":"(52)","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Pr="00276EA6">
        <w:fldChar w:fldCharType="separate"/>
      </w:r>
      <w:r w:rsidR="0033629B">
        <w:rPr>
          <w:noProof/>
        </w:rPr>
        <w:t>(52)</w:t>
      </w:r>
      <w:r w:rsidRPr="00276EA6">
        <w:fldChar w:fldCharType="end"/>
      </w:r>
      <w:r w:rsidRPr="00276EA6">
        <w:t xml:space="preserve">, and by the US CDC </w:t>
      </w:r>
      <w:r w:rsidRPr="00276EA6">
        <w:fldChar w:fldCharType="begin"/>
      </w:r>
      <w:r w:rsidR="0033629B">
        <w:instrText xml:space="preserve"> ADDIN ZOTERO_ITEM CSL_CITATION {"citationID":"V4WaCHGl","properties":{"formattedCitation":"(53)","plainCitation":"(53)","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Pr="00276EA6">
        <w:fldChar w:fldCharType="separate"/>
      </w:r>
      <w:r w:rsidR="0033629B">
        <w:rPr>
          <w:noProof/>
        </w:rPr>
        <w:t>(53)</w:t>
      </w:r>
      <w:r w:rsidRPr="00276EA6">
        <w:fldChar w:fldCharType="end"/>
      </w:r>
      <w:r w:rsidRPr="00276EA6">
        <w:t>, data on patient ages is obscured by aggregation into broad age categories.</w:t>
      </w:r>
      <w:r>
        <w:t xml:space="preserve"> Focused clinical studies like INSIGHT can yield more extensive information on individual medical histories and on sampling denominators, but such clinical data sets may contain orders of magnitude fewer cases than state or country-wide surveillance </w:t>
      </w:r>
      <w:proofErr w:type="gramStart"/>
      <w:r>
        <w:t>data, and</w:t>
      </w:r>
      <w:proofErr w:type="gramEnd"/>
      <w:r>
        <w:t xml:space="preserve"> may not sample all age groups. Arguably, only epidemiological surveillance provides enough confirmed cases to characterize epidemic age distributions with precision across multiple countries and influenza seasons. W</w:t>
      </w:r>
      <w:r w:rsidRPr="00276EA6">
        <w:t xml:space="preserve">e </w:t>
      </w:r>
      <w:r>
        <w:t xml:space="preserve">emphatically echo earlier calls </w:t>
      </w:r>
      <w:r w:rsidRPr="00276EA6">
        <w:fldChar w:fldCharType="begin"/>
      </w:r>
      <w:r w:rsidR="0033629B">
        <w:instrText xml:space="preserve"> ADDIN ZOTERO_ITEM CSL_CITATION {"citationID":"HVWtnKkU","properties":{"formattedCitation":"(54)","plainCitation":"(54)","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Pr="00276EA6">
        <w:fldChar w:fldCharType="separate"/>
      </w:r>
      <w:r w:rsidR="0033629B">
        <w:rPr>
          <w:noProof/>
        </w:rPr>
        <w:t>(54)</w:t>
      </w:r>
      <w:r w:rsidRPr="00276EA6">
        <w:fldChar w:fldCharType="end"/>
      </w:r>
      <w:r w:rsidRPr="00276EA6">
        <w:t xml:space="preserve"> </w:t>
      </w:r>
      <w:r>
        <w:t xml:space="preserve">for </w:t>
      </w:r>
      <w:r w:rsidRPr="00276EA6">
        <w:t>more systematic sharing of single year-of-age in influenza surveillance data, standardization of sampling effort, and reporting of age-specific denominators</w:t>
      </w:r>
      <w:r>
        <w:t>, which</w:t>
      </w:r>
      <w:r w:rsidRPr="00276EA6">
        <w:t xml:space="preserve"> could represent a turning point in the scientific community’s ability to link influenza's genetic and antigenic properties with epidemiological outcomes.</w:t>
      </w:r>
    </w:p>
    <w:p w14:paraId="64464F0F" w14:textId="729E47F9" w:rsidR="00A062FC" w:rsidRDefault="004836EE" w:rsidP="00A062FC">
      <w:r w:rsidRPr="00EC26D1">
        <w:t>Altogether, this analysis confirms that observed differences in the birth year-specific impacts of H1N1 and H3N2 are indeed driven by cohort-specific differences in childhood imprinting</w:t>
      </w:r>
      <w:r>
        <w:t xml:space="preserve"> </w:t>
      </w:r>
      <w:r>
        <w:fldChar w:fldCharType="begin"/>
      </w:r>
      <w:r w:rsidR="00C21CB5">
        <w:instrText xml:space="preserve"> ADDIN ZOTERO_ITEM CSL_CITATION {"citationID":"bnYmkCLe","properties":{"formattedCitation":"(8,11,12,24)","plainCitation":"(8,11,12,24)","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fldChar w:fldCharType="separate"/>
      </w:r>
      <w:r w:rsidR="00C21CB5">
        <w:rPr>
          <w:noProof/>
        </w:rPr>
        <w:t>(8,11,12,24)</w:t>
      </w:r>
      <w:r>
        <w:fldChar w:fldCharType="end"/>
      </w:r>
      <w:r w:rsidR="00A062FC">
        <w:t xml:space="preserve">. </w:t>
      </w:r>
      <w:r w:rsidR="00A062FC" w:rsidRPr="00EC26D1">
        <w:t>The finding that such imprinting act</w:t>
      </w:r>
      <w:r w:rsidR="00A062FC">
        <w:t>s</w:t>
      </w:r>
      <w:r w:rsidR="00A062FC" w:rsidRPr="00EC26D1">
        <w:t xml:space="preserve"> at the narrow, HA or NA subtype</w:t>
      </w:r>
      <w:r w:rsidR="00A062FC">
        <w:t>-level</w:t>
      </w:r>
      <w:r w:rsidR="00A062FC" w:rsidRPr="00EC26D1">
        <w:t xml:space="preserve"> against seasonal influenza </w:t>
      </w:r>
      <w:r w:rsidR="00A062FC">
        <w:t>facilitates</w:t>
      </w:r>
      <w:r w:rsidR="00A062FC" w:rsidRPr="00EC26D1">
        <w:t xml:space="preserve"> prediction of the future epidemiological impact of specific seasonal subtypes in high-risk elderly cohorts. </w:t>
      </w:r>
      <w:r w:rsidR="00781621">
        <w:t>T</w:t>
      </w:r>
      <w:r w:rsidR="00A062FC" w:rsidRPr="00EC26D1">
        <w:t xml:space="preserve">he data’s lack of support for broader, HA group-level imprinting effects highlights the difficulty of inducing broadly protective B cell responses against familiar, seasonal strains. Overall, these findings further our understanding of how serological antigenic seniority translates to functional immune </w:t>
      </w:r>
      <w:r w:rsidR="00A062FC" w:rsidRPr="00EC26D1">
        <w:lastRenderedPageBreak/>
        <w:t xml:space="preserve">protection, and shapes cohort-specific risk during epidemics. The fact that elderly cohorts show relatively weak immune protection against H3N2, even after living through decades of seasonal </w:t>
      </w:r>
      <w:r w:rsidR="00A062FC">
        <w:t>exposure to or vaccination against H3N2</w:t>
      </w:r>
      <w:r w:rsidR="00A062FC" w:rsidRPr="00EC26D1">
        <w:t xml:space="preserve">, suggests that antibody responses acquired in adulthood do not provide the same strength of immune protection as responses primed in childhood. These findings support the hypothesis that </w:t>
      </w:r>
      <w:r w:rsidR="00781621">
        <w:t>antibody responses acquired in adulthood from</w:t>
      </w:r>
      <w:r w:rsidR="00A062FC" w:rsidRPr="00EC26D1">
        <w:t xml:space="preserve"> back-boosting of </w:t>
      </w:r>
      <w:r w:rsidR="00781621">
        <w:t>existing memory B cells do not provide the same strength of protection as</w:t>
      </w:r>
      <w:r w:rsidR="00A062FC" w:rsidRPr="00EC26D1">
        <w:t xml:space="preserve"> </w:t>
      </w:r>
      <w:r w:rsidR="00781621">
        <w:t xml:space="preserve">true, </w:t>
      </w:r>
      <w:r w:rsidR="00A062FC" w:rsidRPr="00EC26D1">
        <w:rPr>
          <w:i/>
        </w:rPr>
        <w:t xml:space="preserve">de novo </w:t>
      </w:r>
      <w:r w:rsidR="00A062FC" w:rsidRPr="00EC26D1">
        <w:t>responses</w:t>
      </w:r>
      <w:r w:rsidR="00A062FC">
        <w:t xml:space="preserve"> </w:t>
      </w:r>
      <w:r w:rsidR="00A062FC">
        <w:fldChar w:fldCharType="begin"/>
      </w:r>
      <w:r w:rsidR="00A062FC">
        <w:instrText xml:space="preserve"> ADDIN ZOTERO_ITEM CSL_CITATION {"citationID":"Qc3pOBWd","properties":{"formattedCitation":"(4,13)","plainCitation":"(4,13)","noteIndex":0},"citationItems":[{"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A062FC">
        <w:fldChar w:fldCharType="separate"/>
      </w:r>
      <w:r w:rsidR="00A062FC">
        <w:rPr>
          <w:noProof/>
        </w:rPr>
        <w:t>(4,13)</w:t>
      </w:r>
      <w:r w:rsidR="00A062FC">
        <w:fldChar w:fldCharType="end"/>
      </w:r>
      <w:r w:rsidR="00A062FC" w:rsidRPr="00EC26D1">
        <w:t xml:space="preserve">. It remains to be seen whether the strong, lifelong immunological biases observed in elderly cohorts within this study are an intrinsic feature of childhood imprinting, or whether these biases </w:t>
      </w:r>
      <w:r w:rsidR="00A062FC">
        <w:t xml:space="preserve">have become usually entrenched in the current cohort of elderly adults. </w:t>
      </w:r>
    </w:p>
    <w:p w14:paraId="01944B3D" w14:textId="0522FC31" w:rsidR="004836EE" w:rsidRDefault="004836EE" w:rsidP="004836EE"/>
    <w:p w14:paraId="311711EB" w14:textId="77777777" w:rsidR="004836EE" w:rsidRDefault="004836EE" w:rsidP="004836EE"/>
    <w:p w14:paraId="5D172509" w14:textId="77777777" w:rsidR="004836EE" w:rsidRPr="00276EA6" w:rsidRDefault="004836EE" w:rsidP="004836EE">
      <w:pPr>
        <w:pStyle w:val="Heading1"/>
      </w:pPr>
      <w:r w:rsidRPr="00276EA6">
        <w:t>Methods</w:t>
      </w:r>
    </w:p>
    <w:p w14:paraId="5BF4A63E" w14:textId="77777777" w:rsidR="004836EE" w:rsidRPr="00276EA6" w:rsidRDefault="004836EE" w:rsidP="004836EE">
      <w:pPr>
        <w:pStyle w:val="Heading2"/>
      </w:pPr>
      <w:r w:rsidRPr="00276EA6">
        <w:t>Data inclusion criteria</w:t>
      </w:r>
    </w:p>
    <w:p w14:paraId="2471906A" w14:textId="4B0D053A" w:rsidR="00D67C6C" w:rsidRDefault="00D67C6C" w:rsidP="00D67C6C">
      <w:r>
        <w:t>Following CDC standards, ADHS defines the influenza season as</w:t>
      </w:r>
      <w:r w:rsidRPr="00276EA6">
        <w:t xml:space="preserve"> epidemiological week 40 (around early October) </w:t>
      </w:r>
      <w:r>
        <w:t>through</w:t>
      </w:r>
      <w:r w:rsidRPr="00276EA6">
        <w:t xml:space="preserve"> week 39 of the following year</w:t>
      </w:r>
      <w:r>
        <w:t xml:space="preserve"> </w:t>
      </w:r>
      <w:r>
        <w:fldChar w:fldCharType="begin"/>
      </w:r>
      <w:r w:rsidR="0033629B">
        <w:instrText xml:space="preserve"> ADDIN ZOTERO_ITEM CSL_CITATION {"citationID":"e1y1Jnhr","properties":{"formattedCitation":"(56)","plainCitation":"(56)","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r>
        <w:fldChar w:fldCharType="separate"/>
      </w:r>
      <w:r w:rsidR="0033629B">
        <w:rPr>
          <w:noProof/>
        </w:rPr>
        <w:t>(56)</w:t>
      </w:r>
      <w:r>
        <w:fldChar w:fldCharType="end"/>
      </w:r>
      <w:r w:rsidRPr="00276EA6">
        <w:t>. To facilitate comparison between data sets, we defined INSIGHT cases enrolled from Oct-May as part of the Northern Hemisphere influenza season, and cases enrolled from June-Sept as part of the Southern Hemisphere season</w:t>
      </w:r>
      <w:r>
        <w:t xml:space="preserve">. </w:t>
      </w:r>
    </w:p>
    <w:p w14:paraId="4910CFF1" w14:textId="77777777" w:rsidR="00D67C6C" w:rsidRPr="00276EA6" w:rsidRDefault="00D67C6C" w:rsidP="00D67C6C">
      <w:r>
        <w:t>In the ADHS data, the 2008-2009 and 2009-2010 influenza seasons were excluded from our analysis because these seasons spanned the first and second wave, respectively, of the 2009 H1N1 pandemic. We excluded INSIGHT data from the 2009-2010 Northern Hemisphere season, and the 2010 Southern hemisphere influenza season, which spanned the second pandemic wave in each hemisphere.</w:t>
      </w:r>
    </w:p>
    <w:p w14:paraId="46D321FA" w14:textId="4D3C1EC5" w:rsidR="002D6343" w:rsidRDefault="00D67C6C" w:rsidP="004836EE">
      <w:r>
        <w:t>Additionally, f</w:t>
      </w:r>
      <w:r w:rsidR="004836EE" w:rsidRPr="00276EA6">
        <w:t xml:space="preserve">rom the </w:t>
      </w:r>
      <w:r w:rsidR="004836EE">
        <w:t>ADHS</w:t>
      </w:r>
      <w:r w:rsidR="004836EE" w:rsidRPr="00276EA6">
        <w:t xml:space="preserve"> data, we excluded 58 cases with birth years before 1918 (whose imprinting status could not be </w:t>
      </w:r>
      <w:r w:rsidR="004836EE">
        <w:t>inferred unambiguously</w:t>
      </w:r>
      <w:r w:rsidR="004836EE" w:rsidRPr="00276EA6">
        <w:t xml:space="preserve">), and one case whose year of birth was </w:t>
      </w:r>
      <w:r>
        <w:t>recorded in error</w:t>
      </w:r>
      <w:r w:rsidR="004836EE" w:rsidRPr="00276EA6">
        <w:t xml:space="preserve">. In the INSIGHT data, we excluded 94 cases with missing information in any of five key categories: age, date of enrollment, vaccination, underlying conditions and antiviral treatment. We excluded an </w:t>
      </w:r>
      <w:r w:rsidR="004836EE" w:rsidRPr="00276EA6">
        <w:lastRenderedPageBreak/>
        <w:t>additional 7 cases that fell outside the focal age range of 18-90, and 3 cases whose infecting subtype could not be unambiguously identified due to coinfection.</w:t>
      </w:r>
      <w:r w:rsidR="002D6343">
        <w:t xml:space="preserve"> </w:t>
      </w:r>
    </w:p>
    <w:p w14:paraId="69CB6CCE" w14:textId="77777777" w:rsidR="004836EE" w:rsidRPr="00276EA6" w:rsidRDefault="004836EE" w:rsidP="004836EE"/>
    <w:p w14:paraId="3C1A08FB" w14:textId="77777777" w:rsidR="004836EE" w:rsidRPr="00276EA6" w:rsidRDefault="004836EE" w:rsidP="004836EE">
      <w:pPr>
        <w:pStyle w:val="Heading2"/>
      </w:pPr>
      <w:r w:rsidRPr="00276EA6">
        <w:t xml:space="preserve">Estimation of age from birth year in </w:t>
      </w:r>
      <w:r>
        <w:t>ADHS</w:t>
      </w:r>
      <w:r w:rsidRPr="00276EA6">
        <w:t xml:space="preserve"> data</w:t>
      </w:r>
    </w:p>
    <w:p w14:paraId="4DD75F79" w14:textId="77777777" w:rsidR="004836EE" w:rsidRPr="00276EA6" w:rsidRDefault="004836EE" w:rsidP="004836EE">
      <w:r w:rsidRPr="00276EA6">
        <w:t xml:space="preserve">The </w:t>
      </w:r>
      <w:r>
        <w:t>ADHS</w:t>
      </w:r>
      <w:r w:rsidRPr="00276EA6">
        <w:t xml:space="preserve"> data contained three variables, influenza season, birth year and confirmed subtype. For most cases, birth year was extracted directly from the reported date of birth in patient medical records</w:t>
      </w:r>
      <w:r>
        <w:t>, but age was not known</w:t>
      </w:r>
      <w:r w:rsidRPr="00276EA6">
        <w:t xml:space="preserve">. To fit age-specific risk curves to the </w:t>
      </w:r>
      <w:r>
        <w:t>ADHS</w:t>
      </w:r>
      <w:r w:rsidRPr="00276EA6">
        <w:t xml:space="preserve"> data, we estimated patient age at the time case observation using the formula [year of observation]</w:t>
      </w:r>
      <w:proofErr w:type="gramStart"/>
      <w:r w:rsidRPr="00276EA6">
        <w:t>-[</w:t>
      </w:r>
      <w:proofErr w:type="gramEnd"/>
      <w:r w:rsidRPr="00276EA6">
        <w:t xml:space="preserve">birth year]. To ensure that the minimum estimated age was 0, the second year in the influenza season of case observation was considered the calendar year of observation (e.g. 2013 for the 2012-2013 season). </w:t>
      </w:r>
    </w:p>
    <w:p w14:paraId="5A767A13" w14:textId="77777777" w:rsidR="004836EE" w:rsidRPr="00276EA6" w:rsidRDefault="004836EE" w:rsidP="004836EE"/>
    <w:p w14:paraId="0E3611EF" w14:textId="77777777" w:rsidR="004836EE" w:rsidRPr="00276EA6" w:rsidRDefault="004836EE" w:rsidP="004836EE">
      <w:pPr>
        <w:pStyle w:val="Heading2"/>
      </w:pPr>
      <w:r w:rsidRPr="00276EA6">
        <w:t>Estimation of birth year from age in the INSIGHT data</w:t>
      </w:r>
    </w:p>
    <w:p w14:paraId="4B5AA7EF" w14:textId="77777777" w:rsidR="004836EE" w:rsidRDefault="004836EE" w:rsidP="004836EE">
      <w:r w:rsidRPr="00276EA6">
        <w:t xml:space="preserve">The INSIGHT data contained patient age, and date of case enrollment, but not birth year. We estimated birth year using a method that took advantage of precise dates of case enrollment. The simplest </w:t>
      </w:r>
      <w:r>
        <w:t>calculation of birth year is</w:t>
      </w:r>
      <w:r w:rsidRPr="00276EA6">
        <w:t xml:space="preserve"> (observation year)-(age), but this approximation is slightly biased, as cases observed earlier in the year (e.g. in January) are less likely to have passed a birthday in the current calendar year. </w:t>
      </w:r>
      <w:r>
        <w:t>As shown</w:t>
      </w:r>
      <w:r w:rsidRPr="00276EA6">
        <w:t xml:space="preserve"> in </w:t>
      </w:r>
      <w:r w:rsidRPr="00276EA6">
        <w:rPr>
          <w:rStyle w:val="SubtitleChar"/>
        </w:rPr>
        <w:t>Fig. S8</w:t>
      </w:r>
      <w:r w:rsidRPr="00276EA6">
        <w:t xml:space="preserve">, we </w:t>
      </w:r>
      <w:r>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FE958CF" w14:textId="77777777" w:rsidR="004836EE" w:rsidRDefault="004836EE" w:rsidP="004836EE">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t xml:space="preserve"> </w:t>
      </w:r>
      <w:r>
        <w:tab/>
      </w:r>
      <w:r>
        <w:tab/>
      </w:r>
      <w:r>
        <w:tab/>
      </w:r>
      <w:r>
        <w:tab/>
      </w:r>
      <w:r w:rsidRPr="00264636">
        <w:rPr>
          <w:b/>
        </w:rPr>
        <w:t>1</w:t>
      </w:r>
    </w:p>
    <w:p w14:paraId="6600E6FF" w14:textId="77777777" w:rsidR="004836EE" w:rsidRDefault="004836EE" w:rsidP="004836EE">
      <w:r>
        <w:t>C</w:t>
      </w:r>
      <w:r w:rsidRPr="00276EA6">
        <w:t>ases observed</w:t>
      </w:r>
      <w:r>
        <w:t xml:space="preserve"> during months of the Southern Hemisphere had different probabilities:</w:t>
      </w:r>
    </w:p>
    <w:p w14:paraId="4BAAB0C2" w14:textId="77777777" w:rsidR="004836EE" w:rsidRPr="00145904" w:rsidRDefault="004836EE" w:rsidP="004836EE">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t xml:space="preserve"> </w:t>
      </w:r>
      <w:r>
        <w:tab/>
      </w:r>
      <w:r>
        <w:tab/>
      </w:r>
      <w:r>
        <w:tab/>
      </w:r>
      <w:r>
        <w:tab/>
      </w:r>
      <w:r w:rsidRPr="00264636">
        <w:rPr>
          <w:b/>
        </w:rPr>
        <w:t>2</w:t>
      </w:r>
    </w:p>
    <w:p w14:paraId="6E4BE06F" w14:textId="77777777" w:rsidR="004836EE" w:rsidRDefault="004836EE" w:rsidP="004836EE">
      <w:r>
        <w:lastRenderedPageBreak/>
        <w:t>Using these probabilities, we took a weighted average of birth year-specific imprinting probabilities for cases observed in the Northern Hemisphere or Southern Hemisphere influenza seasons.</w:t>
      </w:r>
    </w:p>
    <w:p w14:paraId="6FEDF9FB" w14:textId="77777777" w:rsidR="004836EE" w:rsidRPr="00276EA6" w:rsidRDefault="004836EE" w:rsidP="004836EE"/>
    <w:p w14:paraId="179C1589" w14:textId="77777777" w:rsidR="004836EE" w:rsidRPr="00276EA6" w:rsidRDefault="004836EE" w:rsidP="004836EE">
      <w:pPr>
        <w:pStyle w:val="Heading2"/>
      </w:pPr>
      <w:r w:rsidRPr="00276EA6">
        <w:t>Splines</w:t>
      </w:r>
    </w:p>
    <w:p w14:paraId="59F2EC47" w14:textId="1DF41FAB" w:rsidR="004836EE" w:rsidRPr="00276EA6" w:rsidRDefault="004836EE" w:rsidP="004836EE">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3, S6-S7</w:t>
      </w:r>
      <w:r w:rsidRPr="00276EA6">
        <w:t xml:space="preserve">. Although </w:t>
      </w:r>
      <w:r>
        <w:t>the</w:t>
      </w:r>
      <w:r w:rsidRPr="00276EA6">
        <w:t xml:space="preserve"> </w:t>
      </w:r>
      <w:r>
        <w:t xml:space="preserve">choice of </w:t>
      </w:r>
      <w:r w:rsidRPr="00276EA6">
        <w:t>smoothing parameter</w:t>
      </w:r>
      <w:r>
        <w:t xml:space="preserve"> changed the shape of each fitted spline</w:t>
      </w:r>
      <w:r w:rsidRPr="00276EA6">
        <w:t>, qualitative differences between</w:t>
      </w:r>
      <w:r>
        <w:t xml:space="preserve"> splines fitted to</w:t>
      </w:r>
      <w:r w:rsidRPr="00276EA6">
        <w:t xml:space="preserve"> H1N1 </w:t>
      </w:r>
      <w:r>
        <w:t>or</w:t>
      </w:r>
      <w:r w:rsidRPr="00276EA6">
        <w:t xml:space="preserve"> </w:t>
      </w:r>
      <w:r>
        <w:t>H3N2</w:t>
      </w:r>
      <w:r w:rsidRPr="00276EA6">
        <w:t xml:space="preserve"> were robust.</w:t>
      </w:r>
    </w:p>
    <w:p w14:paraId="575F52E2" w14:textId="77777777" w:rsidR="004836EE" w:rsidRPr="00276EA6" w:rsidRDefault="004836EE" w:rsidP="004836EE"/>
    <w:p w14:paraId="7EFB81F0" w14:textId="77777777" w:rsidR="004836EE" w:rsidRPr="00276EA6" w:rsidRDefault="004836EE" w:rsidP="004836EE">
      <w:pPr>
        <w:pStyle w:val="Heading2"/>
      </w:pPr>
      <w:r w:rsidRPr="00276EA6">
        <w:t>Model formulation</w:t>
      </w:r>
    </w:p>
    <w:p w14:paraId="11B4CC3A" w14:textId="77777777" w:rsidR="004836EE" w:rsidRPr="00276EA6" w:rsidRDefault="004836EE" w:rsidP="004836EE">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600B803F" w14:textId="77777777" w:rsidR="004836EE" w:rsidRPr="00276EA6" w:rsidRDefault="004836EE" w:rsidP="004836EE">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Pr>
          <w:b/>
        </w:rPr>
        <w:t>3</w:t>
      </w:r>
    </w:p>
    <w:p w14:paraId="3443CD0D" w14:textId="77777777" w:rsidR="004836EE" w:rsidRPr="00276EA6" w:rsidRDefault="004836EE" w:rsidP="004836EE"/>
    <w:p w14:paraId="281E2F3C" w14:textId="77777777" w:rsidR="004836EE" w:rsidRPr="00276EA6" w:rsidRDefault="004836EE" w:rsidP="004836EE">
      <w:r w:rsidRPr="00276EA6">
        <w:t xml:space="preserve">To include risk factors that only modulated risk from one subtype, we included indicator functions </w:t>
      </w:r>
      <w:r w:rsidRPr="00276EA6">
        <w:rPr>
          <w:b/>
          <w:i/>
        </w:rPr>
        <w:t>1</w:t>
      </w:r>
      <w:r w:rsidRPr="00276EA6">
        <w:rPr>
          <w:b/>
          <w:i/>
          <w:vertAlign w:val="subscript"/>
        </w:rPr>
        <w:t>H1N1</w:t>
      </w:r>
      <w:r w:rsidRPr="00276EA6">
        <w:t xml:space="preserve"> and </w:t>
      </w:r>
      <w:r w:rsidRPr="00276EA6">
        <w:rPr>
          <w:b/>
          <w:i/>
        </w:rPr>
        <w:t>1</w:t>
      </w:r>
      <w:r w:rsidRPr="00276EA6">
        <w:rPr>
          <w:b/>
          <w:i/>
          <w:vertAlign w:val="subscript"/>
        </w:rPr>
        <w:t>H3N2</w:t>
      </w:r>
      <w:r w:rsidRPr="00276EA6">
        <w:t xml:space="preserve">, which took value 1 if </w:t>
      </w:r>
      <w:r w:rsidRPr="00276EA6">
        <w:rPr>
          <w:i/>
        </w:rPr>
        <w:t xml:space="preserve">p </w:t>
      </w:r>
      <w:r w:rsidRPr="00276EA6">
        <w:t xml:space="preserve">described the expected age distribution of H1N1 or H3N2 cases, respectively, and 0 otherwise. </w:t>
      </w:r>
    </w:p>
    <w:p w14:paraId="2906DD86" w14:textId="77777777" w:rsidR="004836EE" w:rsidRPr="00276EA6" w:rsidRDefault="004836EE" w:rsidP="004836EE"/>
    <w:p w14:paraId="076D3786" w14:textId="77777777" w:rsidR="004836EE" w:rsidRPr="00276EA6" w:rsidRDefault="004836EE" w:rsidP="004836EE">
      <w:pPr>
        <w:pStyle w:val="Heading3"/>
      </w:pPr>
      <w:r w:rsidRPr="00276EA6">
        <w:t>Denominator data (D)</w:t>
      </w:r>
    </w:p>
    <w:p w14:paraId="03F7BAFE" w14:textId="77777777" w:rsidR="004836EE" w:rsidRDefault="004836EE" w:rsidP="004836EE">
      <w:r w:rsidRPr="00276EA6">
        <w:lastRenderedPageBreak/>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w:t>
      </w:r>
      <w:r>
        <w:t>ADHS</w:t>
      </w:r>
      <w:r w:rsidRPr="00276EA6">
        <w:t xml:space="preserve"> dataset, and so factor D was not included in models fit to </w:t>
      </w:r>
      <w:r>
        <w:t>ADHS</w:t>
      </w:r>
      <w:r w:rsidRPr="00276EA6">
        <w:t xml:space="preserve"> data.</w:t>
      </w:r>
    </w:p>
    <w:p w14:paraId="51CD554D" w14:textId="6ABF13E2" w:rsidR="004836EE" w:rsidRDefault="004836EE" w:rsidP="004836EE"/>
    <w:p w14:paraId="3F6AA3A9" w14:textId="03FB8C8D" w:rsidR="002879F6" w:rsidRDefault="002879F6" w:rsidP="004836EE"/>
    <w:p w14:paraId="644BAE00" w14:textId="77777777" w:rsidR="002879F6" w:rsidRPr="00276EA6" w:rsidRDefault="002879F6" w:rsidP="004836EE"/>
    <w:p w14:paraId="4D4E3933" w14:textId="77777777" w:rsidR="004836EE" w:rsidRPr="00276EA6" w:rsidRDefault="004836EE" w:rsidP="004836EE">
      <w:pPr>
        <w:pStyle w:val="Heading3"/>
      </w:pPr>
      <w:r w:rsidRPr="00276EA6">
        <w:t>Age-specific risk (A)</w:t>
      </w:r>
    </w:p>
    <w:p w14:paraId="4CF52548" w14:textId="77777777" w:rsidR="004836EE" w:rsidRPr="00276EA6" w:rsidRDefault="004836EE" w:rsidP="004836EE">
      <w:r w:rsidRPr="00276EA6">
        <w:t xml:space="preserve">Age-specific risk was defined as a step function, in which relative risk was fixed to value 1 in an arbitrarily chosen age bin, and then </w:t>
      </w:r>
      <w:r w:rsidRPr="009934F4">
        <w:rPr>
          <w:i/>
        </w:rPr>
        <w:t>z</w:t>
      </w:r>
      <w:r w:rsidRPr="00276EA6">
        <w:t>-1 free parameters</w:t>
      </w:r>
      <w:r>
        <w:t xml:space="preserve">, denoted </w:t>
      </w:r>
      <w:r w:rsidRPr="009934F4">
        <w:rPr>
          <w:i/>
        </w:rPr>
        <w:t>r</w:t>
      </w:r>
      <w:r w:rsidRPr="009934F4">
        <w:rPr>
          <w:vertAlign w:val="subscript"/>
        </w:rPr>
        <w:t>2</w:t>
      </w:r>
      <w:r>
        <w:t xml:space="preserve"> to </w:t>
      </w:r>
      <w:proofErr w:type="spellStart"/>
      <w:r w:rsidRPr="009934F4">
        <w:rPr>
          <w:i/>
        </w:rPr>
        <w:t>r</w:t>
      </w:r>
      <w:r w:rsidRPr="009934F4">
        <w:rPr>
          <w:i/>
          <w:vertAlign w:val="subscript"/>
        </w:rPr>
        <w:t>z</w:t>
      </w:r>
      <w:proofErr w:type="spellEnd"/>
      <w:r>
        <w:t>,</w:t>
      </w:r>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r>
        <w:t xml:space="preserve">the </w:t>
      </w:r>
      <w:r w:rsidRPr="00276EA6">
        <w:t>risk distribution so that predicted risk across all age groups summed to 1.</w:t>
      </w:r>
    </w:p>
    <w:p w14:paraId="73A40721" w14:textId="77777777" w:rsidR="004836EE" w:rsidRDefault="004836EE" w:rsidP="004836EE">
      <w:pPr>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Pr="00276EA6">
        <w:rPr>
          <w:b/>
        </w:rPr>
        <w:tab/>
      </w:r>
      <w:r w:rsidRPr="00276EA6">
        <w:rPr>
          <w:b/>
        </w:rPr>
        <w:tab/>
      </w:r>
      <w:r w:rsidRPr="00276EA6">
        <w:rPr>
          <w:b/>
        </w:rPr>
        <w:tab/>
      </w:r>
      <w:r>
        <w:rPr>
          <w:b/>
        </w:rPr>
        <w:t>4</w:t>
      </w:r>
    </w:p>
    <w:p w14:paraId="76B2843B" w14:textId="77777777" w:rsidR="004836EE" w:rsidRPr="00276EA6" w:rsidRDefault="004836EE" w:rsidP="004836EE"/>
    <w:p w14:paraId="3987C664" w14:textId="77777777" w:rsidR="004836EE" w:rsidRPr="00276EA6" w:rsidRDefault="004836EE" w:rsidP="004836EE">
      <w:pPr>
        <w:pStyle w:val="Heading3"/>
      </w:pPr>
      <w:r w:rsidRPr="00276EA6">
        <w:t>Antiviral treatment (T) and underlying conditions (U)</w:t>
      </w:r>
    </w:p>
    <w:p w14:paraId="28D2C704" w14:textId="77777777" w:rsidR="004836EE" w:rsidRPr="00276EA6" w:rsidRDefault="004836EE" w:rsidP="004836EE">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Pr="00276EA6">
        <w:t>was defined as:</w:t>
      </w:r>
    </w:p>
    <w:p w14:paraId="3929B261" w14:textId="77777777" w:rsidR="004836EE" w:rsidRPr="00276EA6" w:rsidRDefault="004836EE" w:rsidP="004836EE">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Pr>
          <w:b/>
        </w:rPr>
        <w:t>5</w:t>
      </w:r>
    </w:p>
    <w:p w14:paraId="0FAD097C" w14:textId="77777777" w:rsidR="004836EE" w:rsidRPr="00276EA6" w:rsidRDefault="004836EE" w:rsidP="004836EE">
      <w:r w:rsidRPr="00276EA6">
        <w:t xml:space="preserve">And risk factor </w:t>
      </w:r>
      <w:r w:rsidRPr="00276EA6">
        <w:rPr>
          <w:i/>
        </w:rPr>
        <w:t xml:space="preserve">U </w:t>
      </w:r>
      <w:r w:rsidRPr="00276EA6">
        <w:t>was described similarly:</w:t>
      </w:r>
    </w:p>
    <w:p w14:paraId="7C519024" w14:textId="77777777" w:rsidR="004836EE" w:rsidRPr="00276EA6" w:rsidRDefault="004836EE" w:rsidP="004836EE">
      <w:pPr>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Pr="00276EA6">
        <w:tab/>
      </w:r>
      <w:r w:rsidRPr="00276EA6">
        <w:tab/>
      </w:r>
      <w:r w:rsidRPr="00276EA6">
        <w:tab/>
      </w:r>
      <w:r w:rsidRPr="00276EA6">
        <w:tab/>
      </w:r>
      <w:r>
        <w:rPr>
          <w:b/>
        </w:rPr>
        <w:t>6</w:t>
      </w:r>
    </w:p>
    <w:p w14:paraId="6013BAD3" w14:textId="77777777" w:rsidR="004836EE" w:rsidRPr="00276EA6" w:rsidRDefault="004836EE" w:rsidP="004836EE"/>
    <w:p w14:paraId="6FF31355" w14:textId="77777777" w:rsidR="004836EE" w:rsidRPr="00276EA6" w:rsidRDefault="004836EE" w:rsidP="004836EE">
      <w:pPr>
        <w:pStyle w:val="Heading3"/>
      </w:pPr>
      <w:r w:rsidRPr="00276EA6">
        <w:t>Imprinting (I) and vaccination (V)</w:t>
      </w:r>
    </w:p>
    <w:p w14:paraId="5B39862F" w14:textId="77777777" w:rsidR="004836EE" w:rsidRPr="00276EA6" w:rsidRDefault="004836EE" w:rsidP="004836EE">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w:t>
      </w:r>
      <w:r w:rsidRPr="00276EA6">
        <w:lastRenderedPageBreak/>
        <w:t xml:space="preserve">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r>
        <w:rPr>
          <w:i/>
          <w:vertAlign w:val="subscript"/>
        </w:rPr>
        <w:t>HxNy</w:t>
      </w:r>
      <w:proofErr w:type="spellEnd"/>
      <w:r w:rsidRPr="00276EA6">
        <w:rPr>
          <w:i/>
        </w:rPr>
        <w:t xml:space="preserve"> </w:t>
      </w:r>
      <w:r w:rsidRPr="00276EA6">
        <w:t xml:space="preserve">be vectors describing the fraction of cases of each age that were </w:t>
      </w:r>
      <w:r>
        <w:t xml:space="preserve">recently </w:t>
      </w:r>
      <w:r w:rsidRPr="00276EA6">
        <w:t xml:space="preserve">vaccinated against influenza, or that were protected against strain </w:t>
      </w:r>
      <w:proofErr w:type="spellStart"/>
      <w:r w:rsidRPr="00276EA6">
        <w:rPr>
          <w:i/>
        </w:rPr>
        <w:t>HxNy</w:t>
      </w:r>
      <w:proofErr w:type="spellEnd"/>
      <w:r w:rsidRPr="00276EA6">
        <w:t xml:space="preserve"> by their childhood imprinting</w:t>
      </w:r>
      <w:r>
        <w:t xml:space="preserve">. Note that we used the general definition “recent influenza vaccination” because some INSIGHT study sites recorded whether patients had been vaccinated in the last 6 months, while other recorded vaccination in the last 12 months. We defined </w:t>
      </w:r>
      <w:proofErr w:type="spellStart"/>
      <w:r w:rsidRPr="009934F4">
        <w:rPr>
          <w:i/>
        </w:rPr>
        <w:t>r</w:t>
      </w:r>
      <w:r w:rsidRPr="009934F4">
        <w:rPr>
          <w:i/>
          <w:vertAlign w:val="subscript"/>
        </w:rPr>
        <w:t>vHxNy</w:t>
      </w:r>
      <w:proofErr w:type="spellEnd"/>
      <w:r>
        <w:t xml:space="preserve"> and </w:t>
      </w:r>
      <w:proofErr w:type="spellStart"/>
      <w:r w:rsidRPr="009934F4">
        <w:rPr>
          <w:i/>
        </w:rPr>
        <w:t>r</w:t>
      </w:r>
      <w:r w:rsidRPr="009934F4">
        <w:rPr>
          <w:i/>
          <w:vertAlign w:val="subscript"/>
        </w:rPr>
        <w:t>IHxNy</w:t>
      </w:r>
      <w:proofErr w:type="spellEnd"/>
      <w:r>
        <w:t xml:space="preserve"> as free parameters describing the risk of confirmed </w:t>
      </w:r>
      <w:proofErr w:type="spellStart"/>
      <w:r w:rsidRPr="009934F4">
        <w:rPr>
          <w:i/>
        </w:rPr>
        <w:t>HxNy</w:t>
      </w:r>
      <w:proofErr w:type="spellEnd"/>
      <w:r>
        <w:t xml:space="preserve"> infection, given vaccination, or given imprinting protection. Finally, risk factors describing the effect of vaccination (V) and imprinting (I) were defined as:</w:t>
      </w:r>
    </w:p>
    <w:p w14:paraId="48DD9EE7" w14:textId="77777777" w:rsidR="004836EE" w:rsidRPr="00276EA6" w:rsidRDefault="004836EE" w:rsidP="004836EE">
      <w:pPr>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Pr="00276EA6">
        <w:tab/>
      </w:r>
      <w:r w:rsidRPr="00276EA6">
        <w:tab/>
      </w:r>
      <w:r w:rsidRPr="00276EA6">
        <w:tab/>
      </w:r>
      <w:r w:rsidRPr="00276EA6">
        <w:tab/>
      </w:r>
      <w:r w:rsidRPr="00276EA6">
        <w:tab/>
      </w:r>
      <w:r w:rsidRPr="00276EA6">
        <w:tab/>
      </w:r>
      <w:r>
        <w:rPr>
          <w:b/>
        </w:rPr>
        <w:t>7</w:t>
      </w:r>
    </w:p>
    <w:p w14:paraId="7925D7FC" w14:textId="77777777" w:rsidR="004836EE" w:rsidRPr="00276EA6" w:rsidRDefault="004836EE" w:rsidP="004836EE"/>
    <w:p w14:paraId="3BDBD71B" w14:textId="77777777" w:rsidR="004836EE" w:rsidRPr="00276EA6" w:rsidRDefault="004836EE"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Pr>
          <w:b/>
        </w:rPr>
        <w:t>8</w:t>
      </w:r>
    </w:p>
    <w:p w14:paraId="7BD80AAF" w14:textId="77777777" w:rsidR="004836EE" w:rsidRPr="00276EA6" w:rsidRDefault="004836EE" w:rsidP="004836EE">
      <w:r w:rsidRPr="00276EA6">
        <w:tab/>
      </w:r>
    </w:p>
    <w:p w14:paraId="2A1EE0A6" w14:textId="77777777" w:rsidR="004836EE" w:rsidRDefault="004836EE" w:rsidP="004836EE">
      <w:pPr>
        <w:pStyle w:val="Heading2"/>
      </w:pPr>
      <w:r>
        <w:t>Likelihood</w:t>
      </w:r>
    </w:p>
    <w:p w14:paraId="7D9D0A8E" w14:textId="77777777" w:rsidR="004836EE" w:rsidRDefault="004836EE" w:rsidP="004836EE">
      <w:r>
        <w:t>We used equations 3-8 to generate predicted case age distributions (</w:t>
      </w:r>
      <w:r>
        <w:rPr>
          <w:i/>
        </w:rPr>
        <w:t>p</w:t>
      </w:r>
      <w:r>
        <w:t xml:space="preserve">) for each influenza season (s) and country (c) in which cases were observed in the data. Then, the likelihood was obtained as a product of multinomial densities across all countries and seasons observed in the data. If </w:t>
      </w:r>
      <w:proofErr w:type="spellStart"/>
      <w:r w:rsidRPr="009934F4">
        <w:rPr>
          <w:i/>
        </w:rPr>
        <w:t>n</w:t>
      </w:r>
      <w:r w:rsidRPr="009934F4">
        <w:rPr>
          <w:i/>
          <w:vertAlign w:val="subscript"/>
        </w:rPr>
        <w:t>cs</w:t>
      </w:r>
      <w:proofErr w:type="spellEnd"/>
      <w:r>
        <w:t xml:space="preserve"> represents the total number of cases observed in a given country and season, </w:t>
      </w:r>
      <w:r w:rsidRPr="009934F4">
        <w:rPr>
          <w:i/>
        </w:rPr>
        <w:t>x</w:t>
      </w:r>
      <w:r w:rsidRPr="009934F4">
        <w:rPr>
          <w:i/>
          <w:vertAlign w:val="subscript"/>
        </w:rPr>
        <w:t>0cs</w:t>
      </w:r>
      <w:r w:rsidRPr="009934F4">
        <w:rPr>
          <w:i/>
        </w:rPr>
        <w:t>,…</w:t>
      </w:r>
      <w:proofErr w:type="spellStart"/>
      <w:r w:rsidRPr="009934F4">
        <w:rPr>
          <w:i/>
        </w:rPr>
        <w:t>x</w:t>
      </w:r>
      <w:r w:rsidRPr="009934F4">
        <w:rPr>
          <w:i/>
          <w:vertAlign w:val="subscript"/>
        </w:rPr>
        <w:t>mcs</w:t>
      </w:r>
      <w:proofErr w:type="spellEnd"/>
      <w:r w:rsidRPr="009934F4">
        <w:rPr>
          <w:vertAlign w:val="subscript"/>
        </w:rPr>
        <w:t xml:space="preserve"> </w:t>
      </w:r>
      <w:r>
        <w:t xml:space="preserve">each represent the number of cases observed in each single year of age/single year of birth, and if </w:t>
      </w:r>
      <w:r w:rsidRPr="009934F4">
        <w:rPr>
          <w:i/>
        </w:rPr>
        <w:t>p</w:t>
      </w:r>
      <w:r w:rsidRPr="009934F4">
        <w:rPr>
          <w:i/>
          <w:vertAlign w:val="subscript"/>
        </w:rPr>
        <w:t>0cs</w:t>
      </w:r>
      <w:r w:rsidRPr="009934F4">
        <w:rPr>
          <w:i/>
        </w:rPr>
        <w:t>…</w:t>
      </w:r>
      <w:proofErr w:type="spellStart"/>
      <w:r w:rsidRPr="009934F4">
        <w:rPr>
          <w:i/>
        </w:rPr>
        <w:t>p</w:t>
      </w:r>
      <w:r w:rsidRPr="009934F4">
        <w:rPr>
          <w:i/>
          <w:vertAlign w:val="subscript"/>
        </w:rPr>
        <w:t>mcs</w:t>
      </w:r>
      <w:proofErr w:type="spellEnd"/>
      <w:r>
        <w:t xml:space="preserve"> each represent entries in the model’s predicted age/birth year-distribution of cases, then the likelihood is given by: </w:t>
      </w:r>
    </w:p>
    <w:p w14:paraId="0CAAEA04" w14:textId="77777777" w:rsidR="004836EE" w:rsidRPr="0053253B" w:rsidRDefault="004836EE" w:rsidP="004836EE">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13E05BD2" w14:textId="77777777" w:rsidR="004836EE" w:rsidRDefault="004836EE" w:rsidP="004836EE">
      <w:pPr>
        <w:pStyle w:val="Heading2"/>
      </w:pPr>
    </w:p>
    <w:p w14:paraId="212F3BE4" w14:textId="77777777" w:rsidR="004836EE" w:rsidRPr="00276EA6" w:rsidRDefault="004836EE" w:rsidP="004836EE">
      <w:pPr>
        <w:pStyle w:val="Heading2"/>
      </w:pPr>
      <w:r w:rsidRPr="00276EA6">
        <w:t>Model fitting and model comparison</w:t>
      </w:r>
    </w:p>
    <w:p w14:paraId="2C1960F0" w14:textId="39BC4472" w:rsidR="004836EE" w:rsidRDefault="004836EE" w:rsidP="004836EE">
      <w:r>
        <w:t xml:space="preserve">We fit models containing all possible combinations of the above factors to influenza data from each unique country and season in the ADHS data, or in the INSIGHT data. </w:t>
      </w:r>
      <w:r w:rsidRPr="00276EA6">
        <w:t xml:space="preserve">We simultaneously estimated all free parameter values using the </w:t>
      </w:r>
      <w:proofErr w:type="spellStart"/>
      <w:proofErr w:type="gramStart"/>
      <w:r w:rsidRPr="00276EA6">
        <w:t>optim</w:t>
      </w:r>
      <w:proofErr w:type="spellEnd"/>
      <w:r w:rsidRPr="00276EA6">
        <w:t>(</w:t>
      </w:r>
      <w:proofErr w:type="gramEnd"/>
      <w:r w:rsidRPr="00276EA6">
        <w:t xml:space="preserve">) function in R. We calculated likelihood profiles and 95% </w:t>
      </w:r>
      <w:r w:rsidRPr="00276EA6">
        <w:lastRenderedPageBreak/>
        <w:t xml:space="preserve">profile confidence intervals for each free parameter. Confidence intervals were defined using the method of likelihood ratios </w:t>
      </w:r>
      <w:r w:rsidRPr="00276EA6">
        <w:fldChar w:fldCharType="begin"/>
      </w:r>
      <w:r w:rsidR="00C21CB5">
        <w:instrText xml:space="preserve"> ADDIN ZOTERO_ITEM CSL_CITATION {"citationID":"CtEoK6UA","properties":{"formattedCitation":"(28)","plainCitation":"(28)","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276EA6">
        <w:fldChar w:fldCharType="separate"/>
      </w:r>
      <w:r w:rsidR="00C21CB5">
        <w:rPr>
          <w:noProof/>
        </w:rPr>
        <w:t>(28)</w:t>
      </w:r>
      <w:r w:rsidRPr="00276EA6">
        <w:fldChar w:fldCharType="end"/>
      </w:r>
      <w:r w:rsidRPr="00276EA6">
        <w:t>.</w:t>
      </w:r>
    </w:p>
    <w:p w14:paraId="64A8991F" w14:textId="77777777" w:rsidR="004836EE" w:rsidRPr="00276EA6" w:rsidRDefault="004836EE" w:rsidP="004836EE"/>
    <w:p w14:paraId="33073479" w14:textId="77777777" w:rsidR="004836EE" w:rsidRPr="00276EA6" w:rsidRDefault="004836EE" w:rsidP="004836EE">
      <w:pPr>
        <w:pStyle w:val="Heading2"/>
      </w:pPr>
      <w:r w:rsidRPr="00276EA6">
        <w:t>Antigenic advance</w:t>
      </w:r>
    </w:p>
    <w:p w14:paraId="3674C340" w14:textId="6FC36BF0" w:rsidR="004836EE" w:rsidRPr="00276EA6" w:rsidRDefault="004836EE" w:rsidP="004836EE">
      <w:r w:rsidRPr="00276EA6">
        <w:t xml:space="preserve">We obtained antigenic distance estimates from </w:t>
      </w:r>
      <w:proofErr w:type="spellStart"/>
      <w:r w:rsidRPr="00276EA6">
        <w:rPr>
          <w:i/>
        </w:rPr>
        <w:t>Nextstrain</w:t>
      </w:r>
      <w:proofErr w:type="spellEnd"/>
      <w:r w:rsidRPr="00276EA6">
        <w:rPr>
          <w:i/>
        </w:rPr>
        <w:t xml:space="preserve"> (nextstrain.org)</w:t>
      </w:r>
      <w:r w:rsidRPr="00A249E4">
        <w:fldChar w:fldCharType="begin"/>
      </w:r>
      <w:r w:rsidR="0033629B">
        <w:instrText xml:space="preserve"> ADDIN ZOTERO_ITEM CSL_CITATION {"citationID":"2OaVV5xk","properties":{"formattedCitation":"(32,57)","plainCitation":"(32,5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A249E4">
        <w:fldChar w:fldCharType="separate"/>
      </w:r>
      <w:r w:rsidR="0033629B">
        <w:rPr>
          <w:noProof/>
        </w:rPr>
        <w:t>(32,57)</w:t>
      </w:r>
      <w:r w:rsidRPr="00A249E4">
        <w:fldChar w:fldCharType="end"/>
      </w:r>
      <w:r w:rsidRPr="00276EA6">
        <w:rPr>
          <w:i/>
        </w:rPr>
        <w:t xml:space="preserve">, </w:t>
      </w:r>
      <w:r w:rsidRPr="00276EA6">
        <w:t xml:space="preserve">and from source data associated with Figure 3 in Bedford et al. </w:t>
      </w:r>
      <w:r w:rsidRPr="00276EA6">
        <w:fldChar w:fldCharType="begin"/>
      </w:r>
      <w:r w:rsidR="00C21CB5">
        <w:instrText xml:space="preserve"> ADDIN ZOTERO_ITEM CSL_CITATION {"citationID":"kafcQChY","properties":{"formattedCitation":"(34)","plainCitation":"(34)","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C21CB5">
        <w:rPr>
          <w:noProof/>
        </w:rPr>
        <w:t>(34)</w:t>
      </w:r>
      <w:r w:rsidRPr="00276EA6">
        <w:fldChar w:fldCharType="end"/>
      </w:r>
      <w:r w:rsidRPr="00276EA6">
        <w:t xml:space="preserve">. </w:t>
      </w:r>
      <w:proofErr w:type="spellStart"/>
      <w:r w:rsidRPr="00276EA6">
        <w:rPr>
          <w:i/>
        </w:rPr>
        <w:t>Nextstrain</w:t>
      </w:r>
      <w:proofErr w:type="spellEnd"/>
      <w:r w:rsidRPr="00276EA6">
        <w:rPr>
          <w:i/>
        </w:rPr>
        <w:t xml:space="preserve"> </w:t>
      </w:r>
      <w:r w:rsidRPr="00276EA6">
        <w:t xml:space="preserve">calculates antigenic distance using genetic data from GISAID </w:t>
      </w:r>
      <w:r w:rsidRPr="00276EA6">
        <w:fldChar w:fldCharType="begin"/>
      </w:r>
      <w:r w:rsidR="0033629B">
        <w:instrText xml:space="preserve"> ADDIN ZOTERO_ITEM CSL_CITATION {"citationID":"JiKVmrhx","properties":{"formattedCitation":"(58)","plainCitation":"(58)","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Pr="00276EA6">
        <w:fldChar w:fldCharType="separate"/>
      </w:r>
      <w:r w:rsidR="0033629B">
        <w:rPr>
          <w:noProof/>
        </w:rPr>
        <w:t>(58)</w:t>
      </w:r>
      <w:r w:rsidRPr="00276EA6">
        <w:fldChar w:fldCharType="end"/>
      </w:r>
      <w:r w:rsidRPr="00276EA6">
        <w:t xml:space="preserve">, and using methods described by </w:t>
      </w:r>
      <w:proofErr w:type="spellStart"/>
      <w:r w:rsidRPr="00276EA6">
        <w:t>Neher</w:t>
      </w:r>
      <w:proofErr w:type="spellEnd"/>
      <w:r w:rsidRPr="00276EA6">
        <w:t xml:space="preserve"> et al. </w:t>
      </w:r>
      <w:r w:rsidRPr="00276EA6">
        <w:fldChar w:fldCharType="begin"/>
      </w:r>
      <w:r w:rsidR="00C21CB5">
        <w:instrText xml:space="preserve"> ADDIN ZOTERO_ITEM CSL_CITATION {"citationID":"ikAdC3KF","properties":{"formattedCitation":"(33)","plainCitation":"(33)","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276EA6">
        <w:fldChar w:fldCharType="separate"/>
      </w:r>
      <w:r w:rsidR="00C21CB5">
        <w:rPr>
          <w:noProof/>
        </w:rPr>
        <w:t>(33)</w:t>
      </w:r>
      <w:r w:rsidRPr="00276EA6">
        <w:fldChar w:fldCharType="end"/>
      </w:r>
      <w:r w:rsidRPr="00276EA6">
        <w:t>. We analyzed “</w:t>
      </w:r>
      <w:proofErr w:type="spellStart"/>
      <w:r w:rsidRPr="00276EA6">
        <w:t>CTiter</w:t>
      </w:r>
      <w:proofErr w:type="spellEnd"/>
      <w:r w:rsidRPr="00276EA6">
        <w:t xml:space="preserve">” estimates from </w:t>
      </w:r>
      <w:proofErr w:type="spellStart"/>
      <w:r w:rsidRPr="00276EA6">
        <w:rPr>
          <w:i/>
        </w:rPr>
        <w:t>Nextstrain</w:t>
      </w:r>
      <w:proofErr w:type="spellEnd"/>
      <w:r w:rsidRPr="00276EA6">
        <w:t xml:space="preserve">, which correspond to </w:t>
      </w:r>
      <w:proofErr w:type="spellStart"/>
      <w:r w:rsidRPr="00276EA6">
        <w:t>Neher</w:t>
      </w:r>
      <w:proofErr w:type="spellEnd"/>
      <w:r w:rsidRPr="00276EA6">
        <w:t xml:space="preserve"> et al.’s “tree model” method. Datasets from </w:t>
      </w:r>
      <w:proofErr w:type="spellStart"/>
      <w:r w:rsidRPr="00276EA6">
        <w:rPr>
          <w:i/>
        </w:rPr>
        <w:t>Nextstrain</w:t>
      </w:r>
      <w:proofErr w:type="spellEnd"/>
      <w:r w:rsidRPr="00276EA6">
        <w:rPr>
          <w:i/>
        </w:rPr>
        <w:t xml:space="preserve"> </w:t>
      </w:r>
      <w:r w:rsidRPr="00276EA6">
        <w:t xml:space="preserve">and Bedford et al. both contained redundant antigenic distance estimates for the H3N2 lineag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The antigenic distance estimates reported by Bedford et al. were roughly proportional to those reported on </w:t>
      </w:r>
      <w:proofErr w:type="spellStart"/>
      <w:r w:rsidRPr="00276EA6">
        <w:rPr>
          <w:i/>
        </w:rPr>
        <w:t>Nextstrain</w:t>
      </w:r>
      <w:proofErr w:type="spellEnd"/>
      <w:r w:rsidRPr="00276EA6">
        <w:t xml:space="preserve">, but greater in absolute magnitude </w:t>
      </w:r>
      <w:r w:rsidRPr="00276EA6">
        <w:fldChar w:fldCharType="begin"/>
      </w:r>
      <w:r w:rsidR="00C21CB5">
        <w:instrText xml:space="preserve"> ADDIN ZOTERO_ITEM CSL_CITATION {"citationID":"VykWZIyl","properties":{"formattedCitation":"(33)","plainCitation":"(33)","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276EA6">
        <w:fldChar w:fldCharType="separate"/>
      </w:r>
      <w:r w:rsidR="00C21CB5">
        <w:rPr>
          <w:noProof/>
        </w:rPr>
        <w:t>(33)</w:t>
      </w:r>
      <w:r w:rsidRPr="00276EA6">
        <w:fldChar w:fldCharType="end"/>
      </w:r>
      <w:r>
        <w:t xml:space="preserve">. To </w:t>
      </w:r>
      <w:r w:rsidRPr="00276EA6">
        <w:t>enable direct comparison among all three lineages</w:t>
      </w:r>
      <w:r>
        <w:t xml:space="preserve"> on the same plot axes</w:t>
      </w:r>
      <w:r w:rsidRPr="00276EA6">
        <w:t xml:space="preserve">, we rescaled pre-2009 H1N1 estimates from Bedford et al. using the formula </w:t>
      </w:r>
      <w:proofErr w:type="spellStart"/>
      <w:r w:rsidRPr="00276EA6">
        <w:rPr>
          <w:i/>
        </w:rPr>
        <w:t>d</w:t>
      </w:r>
      <w:r w:rsidRPr="00276EA6">
        <w:rPr>
          <w:i/>
          <w:vertAlign w:val="subscript"/>
        </w:rPr>
        <w:t>Nex</w:t>
      </w:r>
      <w:r>
        <w:rPr>
          <w:i/>
          <w:vertAlign w:val="subscript"/>
        </w:rPr>
        <w:t>t</w:t>
      </w:r>
      <w:r w:rsidRPr="00276EA6">
        <w:rPr>
          <w:i/>
          <w:vertAlign w:val="subscript"/>
        </w:rPr>
        <w:t>st</w:t>
      </w:r>
      <w:r>
        <w:rPr>
          <w:i/>
          <w:vertAlign w:val="subscript"/>
        </w:rPr>
        <w:t>r</w:t>
      </w:r>
      <w:r w:rsidRPr="00276EA6">
        <w:rPr>
          <w:i/>
          <w:vertAlign w:val="subscript"/>
        </w:rPr>
        <w:t>ain</w:t>
      </w:r>
      <w:proofErr w:type="spellEnd"/>
      <w:r w:rsidRPr="00276EA6">
        <w:t xml:space="preserve"> = 0.47</w:t>
      </w:r>
      <w:r w:rsidRPr="00276EA6">
        <w:rPr>
          <w:i/>
        </w:rPr>
        <w:t>d</w:t>
      </w:r>
      <w:r w:rsidRPr="00276EA6">
        <w:rPr>
          <w:i/>
          <w:vertAlign w:val="subscript"/>
        </w:rPr>
        <w:t>Bedford</w:t>
      </w:r>
      <w:r w:rsidRPr="00276EA6">
        <w:t>. The scaling factor was chosen so that directly-comparable H3N2 distance estimates obtained using each method were well-aligned (</w:t>
      </w:r>
      <w:r w:rsidRPr="00C02E9F">
        <w:rPr>
          <w:rStyle w:val="SubtitleChar"/>
        </w:rPr>
        <w:t>Fig. S9</w:t>
      </w:r>
      <w:r w:rsidRPr="00276EA6">
        <w:t xml:space="preserve">). The </w:t>
      </w:r>
      <w:proofErr w:type="spellStart"/>
      <w:r w:rsidRPr="00276EA6">
        <w:rPr>
          <w:i/>
        </w:rPr>
        <w:t>Nextstrain</w:t>
      </w:r>
      <w:proofErr w:type="spellEnd"/>
      <w:r w:rsidRPr="00276EA6">
        <w:rPr>
          <w:i/>
        </w:rPr>
        <w:t xml:space="preserve"> </w:t>
      </w:r>
      <w:r w:rsidRPr="00276EA6">
        <w:t xml:space="preserve">data files used in this analysis are archived </w:t>
      </w:r>
      <w:r w:rsidR="0033629B">
        <w:t>within our analysis code, as described below.</w:t>
      </w:r>
    </w:p>
    <w:p w14:paraId="3873380E" w14:textId="77777777" w:rsidR="004836EE" w:rsidRPr="00276EA6" w:rsidRDefault="004836EE" w:rsidP="004836EE"/>
    <w:p w14:paraId="373A47B4" w14:textId="77777777" w:rsidR="004836EE" w:rsidRPr="00276EA6" w:rsidRDefault="004836EE" w:rsidP="004836EE">
      <w:pPr>
        <w:pStyle w:val="Heading2"/>
      </w:pPr>
      <w:r w:rsidRPr="00276EA6">
        <w:t>Code and data availability</w:t>
      </w:r>
    </w:p>
    <w:p w14:paraId="314F1F54" w14:textId="10F79076" w:rsidR="00F400FC" w:rsidRDefault="004836EE" w:rsidP="002879F6">
      <w:r w:rsidRPr="00276EA6">
        <w:t xml:space="preserve">Code to perform all reported analyses and construct all plots is available </w:t>
      </w:r>
      <w:r w:rsidRPr="002879F6">
        <w:rPr>
          <w:highlight w:val="yellow"/>
        </w:rPr>
        <w:t>\#\#HERE\#\#.</w:t>
      </w:r>
      <w:r w:rsidRPr="00276EA6">
        <w:t xml:space="preserve"> </w:t>
      </w:r>
      <w:r>
        <w:t>ADHS</w:t>
      </w:r>
      <w:r w:rsidRPr="00276EA6">
        <w:t xml:space="preserve"> data is available as a supplementary data file. </w:t>
      </w:r>
      <w:r w:rsidR="002879F6">
        <w:t>Due to patient privacy considerations, data</w:t>
      </w:r>
      <w:commentRangeStart w:id="8"/>
      <w:r w:rsidRPr="00276EA6">
        <w:t xml:space="preserve"> from the INSIGHT study are available by application, pending approval from the study's scientific review committee (</w:t>
      </w:r>
      <w:hyperlink r:id="rId12" w:history="1">
        <w:r w:rsidRPr="00276EA6">
          <w:rPr>
            <w:rStyle w:val="Hyperlink"/>
            <w:rFonts w:eastAsiaTheme="majorEastAsia"/>
          </w:rPr>
          <w:t>http://insight.ccbr.umn.edu/index.php</w:t>
        </w:r>
      </w:hyperlink>
      <w:r w:rsidRPr="00276EA6">
        <w:t>). Because we are not free to share the INSIGHT data, the posted code contains a</w:t>
      </w:r>
      <w:r>
        <w:t xml:space="preserve"> dummy</w:t>
      </w:r>
      <w:r w:rsidRPr="00276EA6">
        <w:t xml:space="preserve"> INSIGHT data file with scrambled column entries. In other words, the data files are formatted properly, and the code will run, but the actual data entries have no biological meaning.</w:t>
      </w:r>
      <w:commentRangeEnd w:id="8"/>
      <w:r>
        <w:rPr>
          <w:rStyle w:val="CommentReference"/>
        </w:rPr>
        <w:commentReference w:id="8"/>
      </w:r>
    </w:p>
    <w:p w14:paraId="046DA995" w14:textId="605D8B69" w:rsidR="004C3BC8" w:rsidRDefault="004C3BC8">
      <w:pPr>
        <w:spacing w:line="240" w:lineRule="auto"/>
        <w:ind w:firstLine="0"/>
      </w:pPr>
      <w:r>
        <w:br w:type="page"/>
      </w:r>
    </w:p>
    <w:p w14:paraId="54CA8014" w14:textId="75B05AEE" w:rsidR="0033629B" w:rsidRDefault="0033629B" w:rsidP="004C3BC8">
      <w:pPr>
        <w:pStyle w:val="Heading1"/>
      </w:pPr>
      <w:r>
        <w:lastRenderedPageBreak/>
        <w:t>References</w:t>
      </w:r>
    </w:p>
    <w:p w14:paraId="425BA594" w14:textId="77777777" w:rsidR="009B0002" w:rsidRPr="009B0002" w:rsidRDefault="0033629B" w:rsidP="009B0002">
      <w:pPr>
        <w:pStyle w:val="Bibliography"/>
      </w:pPr>
      <w:r>
        <w:fldChar w:fldCharType="begin"/>
      </w:r>
      <w:r>
        <w:instrText xml:space="preserve"> ADDIN ZOTERO_BIBL {"uncited":[],"omitted":[],"custom":[]} CSL_BIBLIOGRAPHY </w:instrText>
      </w:r>
      <w:r>
        <w:fldChar w:fldCharType="separate"/>
      </w:r>
      <w:r w:rsidR="009B0002" w:rsidRPr="009B0002">
        <w:t xml:space="preserve">1. </w:t>
      </w:r>
      <w:r w:rsidR="009B0002" w:rsidRPr="009B0002">
        <w:tab/>
        <w:t xml:space="preserve">Francis T. On the Doctrine of Original Antigenic Sin. Proc Am </w:t>
      </w:r>
      <w:proofErr w:type="spellStart"/>
      <w:r w:rsidR="009B0002" w:rsidRPr="009B0002">
        <w:t>Philos</w:t>
      </w:r>
      <w:proofErr w:type="spellEnd"/>
      <w:r w:rsidR="009B0002" w:rsidRPr="009B0002">
        <w:t xml:space="preserve"> Soc. 1960;104(6):572–8. </w:t>
      </w:r>
    </w:p>
    <w:p w14:paraId="50EBF229" w14:textId="77777777" w:rsidR="009B0002" w:rsidRPr="009B0002" w:rsidRDefault="009B0002" w:rsidP="009B0002">
      <w:pPr>
        <w:pStyle w:val="Bibliography"/>
      </w:pPr>
      <w:r w:rsidRPr="009B0002">
        <w:t xml:space="preserve">2. </w:t>
      </w:r>
      <w:r w:rsidRPr="009B0002">
        <w:tab/>
      </w:r>
      <w:proofErr w:type="spellStart"/>
      <w:r w:rsidRPr="009B0002">
        <w:t>Lessler</w:t>
      </w:r>
      <w:proofErr w:type="spellEnd"/>
      <w:r w:rsidRPr="009B0002">
        <w:t xml:space="preserve"> J, Riley S, Read JM, Wang S, Zhu H, Smith GJD, et al. Evidence for Antigenic Seniority in Influenza A (H3N2) Antibody Responses in Southern China. PLOS </w:t>
      </w:r>
      <w:proofErr w:type="spellStart"/>
      <w:r w:rsidRPr="009B0002">
        <w:t>Pathog</w:t>
      </w:r>
      <w:proofErr w:type="spellEnd"/>
      <w:r w:rsidRPr="009B0002">
        <w:t>. 2012 Jul 19;8(7</w:t>
      </w:r>
      <w:proofErr w:type="gramStart"/>
      <w:r w:rsidRPr="009B0002">
        <w:t>):e</w:t>
      </w:r>
      <w:proofErr w:type="gramEnd"/>
      <w:r w:rsidRPr="009B0002">
        <w:t xml:space="preserve">1002802. </w:t>
      </w:r>
    </w:p>
    <w:p w14:paraId="06B5EF1B" w14:textId="77777777" w:rsidR="009B0002" w:rsidRPr="009B0002" w:rsidRDefault="009B0002" w:rsidP="009B0002">
      <w:pPr>
        <w:pStyle w:val="Bibliography"/>
      </w:pPr>
      <w:r w:rsidRPr="009B0002">
        <w:t xml:space="preserve">3. </w:t>
      </w:r>
      <w:r w:rsidRPr="009B0002">
        <w:tab/>
        <w:t xml:space="preserve">Xu R, </w:t>
      </w:r>
      <w:proofErr w:type="spellStart"/>
      <w:r w:rsidRPr="009B0002">
        <w:t>Ekiert</w:t>
      </w:r>
      <w:proofErr w:type="spellEnd"/>
      <w:r w:rsidRPr="009B0002">
        <w:t xml:space="preserve"> DC, Krause JC, Hai R, Crowe JE, Wilson IA. Structural Basis of Preexisting Immunity to the 2009 H1N1 Pandemic Influenza Virus. Science. 2010 Apr 16;328(5976):357–60. </w:t>
      </w:r>
    </w:p>
    <w:p w14:paraId="0CA29AFB" w14:textId="77777777" w:rsidR="009B0002" w:rsidRPr="009B0002" w:rsidRDefault="009B0002" w:rsidP="009B0002">
      <w:pPr>
        <w:pStyle w:val="Bibliography"/>
      </w:pPr>
      <w:r w:rsidRPr="009B0002">
        <w:t xml:space="preserve">4. </w:t>
      </w:r>
      <w:r w:rsidRPr="009B0002">
        <w:tab/>
        <w:t xml:space="preserve">Hancock K, </w:t>
      </w:r>
      <w:proofErr w:type="spellStart"/>
      <w:r w:rsidRPr="009B0002">
        <w:t>Veguilla</w:t>
      </w:r>
      <w:proofErr w:type="spellEnd"/>
      <w:r w:rsidRPr="009B0002">
        <w:t xml:space="preserve"> V, Lu X, Zhong W, Butler EN, Sun H, et al. Cross-Reactive Antibody Responses to the 2009 Pandemic H1N1 Influenza Virus. N </w:t>
      </w:r>
      <w:proofErr w:type="spellStart"/>
      <w:r w:rsidRPr="009B0002">
        <w:t>Engl</w:t>
      </w:r>
      <w:proofErr w:type="spellEnd"/>
      <w:r w:rsidRPr="009B0002">
        <w:t xml:space="preserve"> J Med Boston. 2009 Nov 12;361(20):1945–52. </w:t>
      </w:r>
    </w:p>
    <w:p w14:paraId="55203D30" w14:textId="77777777" w:rsidR="009B0002" w:rsidRPr="009B0002" w:rsidRDefault="009B0002" w:rsidP="009B0002">
      <w:pPr>
        <w:pStyle w:val="Bibliography"/>
      </w:pPr>
      <w:r w:rsidRPr="009B0002">
        <w:t xml:space="preserve">5. </w:t>
      </w:r>
      <w:r w:rsidRPr="009B0002">
        <w:tab/>
        <w:t xml:space="preserve">Simonsen L, </w:t>
      </w:r>
      <w:proofErr w:type="spellStart"/>
      <w:r w:rsidRPr="009B0002">
        <w:t>Spreeuwenberg</w:t>
      </w:r>
      <w:proofErr w:type="spellEnd"/>
      <w:r w:rsidRPr="009B0002">
        <w:t xml:space="preserve"> P, Lustig R, Taylor RJ, Fleming DM, </w:t>
      </w:r>
      <w:proofErr w:type="spellStart"/>
      <w:r w:rsidRPr="009B0002">
        <w:t>Kroneman</w:t>
      </w:r>
      <w:proofErr w:type="spellEnd"/>
      <w:r w:rsidRPr="009B0002">
        <w:t xml:space="preserve"> M, et al. Global Mortality Estimates for the 2009 Influenza Pandemic from the </w:t>
      </w:r>
      <w:proofErr w:type="spellStart"/>
      <w:r w:rsidRPr="009B0002">
        <w:t>GLaMOR</w:t>
      </w:r>
      <w:proofErr w:type="spellEnd"/>
      <w:r w:rsidRPr="009B0002">
        <w:t xml:space="preserve"> Project: A Modeling Study. PLOS Med. 2013 Nov 26;10(11</w:t>
      </w:r>
      <w:proofErr w:type="gramStart"/>
      <w:r w:rsidRPr="009B0002">
        <w:t>):e</w:t>
      </w:r>
      <w:proofErr w:type="gramEnd"/>
      <w:r w:rsidRPr="009B0002">
        <w:t xml:space="preserve">1001558. </w:t>
      </w:r>
    </w:p>
    <w:p w14:paraId="50D84882" w14:textId="77777777" w:rsidR="009B0002" w:rsidRPr="009B0002" w:rsidRDefault="009B0002" w:rsidP="009B0002">
      <w:pPr>
        <w:pStyle w:val="Bibliography"/>
      </w:pPr>
      <w:r w:rsidRPr="009B0002">
        <w:t xml:space="preserve">6. </w:t>
      </w:r>
      <w:r w:rsidRPr="009B0002">
        <w:tab/>
        <w:t xml:space="preserve">Simonsen L, Reichert TA, Miller MA. The virtues of antigenic sin: consequences of pandemic recycling on influenza-associated mortality. Int </w:t>
      </w:r>
      <w:proofErr w:type="spellStart"/>
      <w:r w:rsidRPr="009B0002">
        <w:t>Congr</w:t>
      </w:r>
      <w:proofErr w:type="spellEnd"/>
      <w:r w:rsidRPr="009B0002">
        <w:t xml:space="preserve"> Ser. 2004 Jun </w:t>
      </w:r>
      <w:proofErr w:type="gramStart"/>
      <w:r w:rsidRPr="009B0002">
        <w:t>1;1263:791</w:t>
      </w:r>
      <w:proofErr w:type="gramEnd"/>
      <w:r w:rsidRPr="009B0002">
        <w:t xml:space="preserve">–4. </w:t>
      </w:r>
    </w:p>
    <w:p w14:paraId="1462768D" w14:textId="77777777" w:rsidR="009B0002" w:rsidRPr="009B0002" w:rsidRDefault="009B0002" w:rsidP="009B0002">
      <w:pPr>
        <w:pStyle w:val="Bibliography"/>
      </w:pPr>
      <w:r w:rsidRPr="009B0002">
        <w:t xml:space="preserve">7. </w:t>
      </w:r>
      <w:r w:rsidRPr="009B0002">
        <w:tab/>
        <w:t xml:space="preserve">Ma J, </w:t>
      </w:r>
      <w:proofErr w:type="spellStart"/>
      <w:r w:rsidRPr="009B0002">
        <w:t>Dushoff</w:t>
      </w:r>
      <w:proofErr w:type="spellEnd"/>
      <w:r w:rsidRPr="009B0002">
        <w:t xml:space="preserve"> J, Earn DJD. Age-specific mortality risk from pandemic influenza. J </w:t>
      </w:r>
      <w:proofErr w:type="spellStart"/>
      <w:r w:rsidRPr="009B0002">
        <w:t>Theor</w:t>
      </w:r>
      <w:proofErr w:type="spellEnd"/>
      <w:r w:rsidRPr="009B0002">
        <w:t xml:space="preserve"> Biol. 2011 Nov </w:t>
      </w:r>
      <w:proofErr w:type="gramStart"/>
      <w:r w:rsidRPr="009B0002">
        <w:t>7;288:29</w:t>
      </w:r>
      <w:proofErr w:type="gramEnd"/>
      <w:r w:rsidRPr="009B0002">
        <w:t xml:space="preserve">–34. </w:t>
      </w:r>
    </w:p>
    <w:p w14:paraId="206AB21A" w14:textId="77777777" w:rsidR="009B0002" w:rsidRPr="009B0002" w:rsidRDefault="009B0002" w:rsidP="009B0002">
      <w:pPr>
        <w:pStyle w:val="Bibliography"/>
      </w:pPr>
      <w:r w:rsidRPr="009B0002">
        <w:t xml:space="preserve">8. </w:t>
      </w:r>
      <w:r w:rsidRPr="009B0002">
        <w:tab/>
      </w:r>
      <w:proofErr w:type="spellStart"/>
      <w:r w:rsidRPr="009B0002">
        <w:t>Worobey</w:t>
      </w:r>
      <w:proofErr w:type="spellEnd"/>
      <w:r w:rsidRPr="009B0002">
        <w:t xml:space="preserve"> M, Han G-Z, </w:t>
      </w:r>
      <w:proofErr w:type="spellStart"/>
      <w:r w:rsidRPr="009B0002">
        <w:t>Rambaut</w:t>
      </w:r>
      <w:proofErr w:type="spellEnd"/>
      <w:r w:rsidRPr="009B0002">
        <w:t xml:space="preserve"> A. Genesis and pathogenesis of the 1918 pandemic H1N1 influenza A virus. Proc Natl </w:t>
      </w:r>
      <w:proofErr w:type="spellStart"/>
      <w:r w:rsidRPr="009B0002">
        <w:t>Acad</w:t>
      </w:r>
      <w:proofErr w:type="spellEnd"/>
      <w:r w:rsidRPr="009B0002">
        <w:t xml:space="preserve"> Sci. 2014 Jun 3;111(22):8107–12. </w:t>
      </w:r>
    </w:p>
    <w:p w14:paraId="383F4FBC" w14:textId="77777777" w:rsidR="009B0002" w:rsidRPr="009B0002" w:rsidRDefault="009B0002" w:rsidP="009B0002">
      <w:pPr>
        <w:pStyle w:val="Bibliography"/>
      </w:pPr>
      <w:r w:rsidRPr="009B0002">
        <w:t xml:space="preserve">9. </w:t>
      </w:r>
      <w:r w:rsidRPr="009B0002">
        <w:tab/>
        <w:t xml:space="preserve">Gagnon A, Miller MS, Hallman SA, Bourbeau R, Herring DA, Earn DJD, et al. Age-Specific Mortality During the 1918 Influenza Pandemic: Unravelling the Mystery of High Young Adult Mortality. </w:t>
      </w:r>
      <w:proofErr w:type="spellStart"/>
      <w:r w:rsidRPr="009B0002">
        <w:t>PLoS</w:t>
      </w:r>
      <w:proofErr w:type="spellEnd"/>
      <w:r w:rsidRPr="009B0002">
        <w:t xml:space="preserve"> ONE [Internet]. 2013 Aug 5 [cited 2019 Apr 4];8(8). Available from: https://www.ncbi.nlm.nih.gov/pmc/articles/PMC3734171/</w:t>
      </w:r>
    </w:p>
    <w:p w14:paraId="6FE2B34A" w14:textId="77777777" w:rsidR="009B0002" w:rsidRPr="009B0002" w:rsidRDefault="009B0002" w:rsidP="009B0002">
      <w:pPr>
        <w:pStyle w:val="Bibliography"/>
      </w:pPr>
      <w:r w:rsidRPr="009B0002">
        <w:t xml:space="preserve">10. </w:t>
      </w:r>
      <w:r w:rsidRPr="009B0002">
        <w:tab/>
        <w:t xml:space="preserve">Gostic KM, Ambrose M, </w:t>
      </w:r>
      <w:proofErr w:type="spellStart"/>
      <w:r w:rsidRPr="009B0002">
        <w:t>Worobey</w:t>
      </w:r>
      <w:proofErr w:type="spellEnd"/>
      <w:r w:rsidRPr="009B0002">
        <w:t xml:space="preserve"> M, Lloyd-Smith JO. Potent protection against H5N1 and H7N9 influenza via childhood hemagglutinin imprinting. Science. 2016 Nov 11;354(6313):722–6. </w:t>
      </w:r>
    </w:p>
    <w:p w14:paraId="67050F79" w14:textId="77777777" w:rsidR="009B0002" w:rsidRPr="009B0002" w:rsidRDefault="009B0002" w:rsidP="009B0002">
      <w:pPr>
        <w:pStyle w:val="Bibliography"/>
      </w:pPr>
      <w:r w:rsidRPr="009B0002">
        <w:t xml:space="preserve">11. </w:t>
      </w:r>
      <w:r w:rsidRPr="009B0002">
        <w:tab/>
      </w:r>
      <w:proofErr w:type="spellStart"/>
      <w:r w:rsidRPr="009B0002">
        <w:t>Khiabanian</w:t>
      </w:r>
      <w:proofErr w:type="spellEnd"/>
      <w:r w:rsidRPr="009B0002">
        <w:t xml:space="preserve"> H, Farrell GM, George KS, </w:t>
      </w:r>
      <w:proofErr w:type="spellStart"/>
      <w:r w:rsidRPr="009B0002">
        <w:t>Rabadan</w:t>
      </w:r>
      <w:proofErr w:type="spellEnd"/>
      <w:r w:rsidRPr="009B0002">
        <w:t xml:space="preserve"> R. Differences in Patient Age Distribution between Influenza A Subtypes. PLOS ONE. 2009 Aug 31;4(8</w:t>
      </w:r>
      <w:proofErr w:type="gramStart"/>
      <w:r w:rsidRPr="009B0002">
        <w:t>):e</w:t>
      </w:r>
      <w:proofErr w:type="gramEnd"/>
      <w:r w:rsidRPr="009B0002">
        <w:t xml:space="preserve">6832. </w:t>
      </w:r>
    </w:p>
    <w:p w14:paraId="482F7CE2" w14:textId="77777777" w:rsidR="009B0002" w:rsidRPr="009B0002" w:rsidRDefault="009B0002" w:rsidP="009B0002">
      <w:pPr>
        <w:pStyle w:val="Bibliography"/>
      </w:pPr>
      <w:r w:rsidRPr="009B0002">
        <w:t xml:space="preserve">12. </w:t>
      </w:r>
      <w:r w:rsidRPr="009B0002">
        <w:tab/>
        <w:t xml:space="preserve">Budd AP, Beacham L, Smith CB, Garten RJ, Reed C, </w:t>
      </w:r>
      <w:proofErr w:type="spellStart"/>
      <w:r w:rsidRPr="009B0002">
        <w:t>Kniss</w:t>
      </w:r>
      <w:proofErr w:type="spellEnd"/>
      <w:r w:rsidRPr="009B0002">
        <w:t xml:space="preserve">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60D6C177" w14:textId="77777777" w:rsidR="009B0002" w:rsidRPr="009B0002" w:rsidRDefault="009B0002" w:rsidP="009B0002">
      <w:pPr>
        <w:pStyle w:val="Bibliography"/>
      </w:pPr>
      <w:r w:rsidRPr="009B0002">
        <w:t xml:space="preserve">13. </w:t>
      </w:r>
      <w:r w:rsidRPr="009B0002">
        <w:tab/>
        <w:t xml:space="preserve">Lemaitre M, </w:t>
      </w:r>
      <w:proofErr w:type="spellStart"/>
      <w:r w:rsidRPr="009B0002">
        <w:t>Carrat</w:t>
      </w:r>
      <w:proofErr w:type="spellEnd"/>
      <w:r w:rsidRPr="009B0002">
        <w:t xml:space="preserve"> F. Comparative age distribution of influenza morbidity and mortality during seasonal influenza epidemics and the 2009 H1N1 pandemic. BMC Infect Dis. 2010 Jun 9;10(1):162. </w:t>
      </w:r>
    </w:p>
    <w:p w14:paraId="29C8EA7E" w14:textId="77777777" w:rsidR="009B0002" w:rsidRPr="009B0002" w:rsidRDefault="009B0002" w:rsidP="009B0002">
      <w:pPr>
        <w:pStyle w:val="Bibliography"/>
      </w:pPr>
      <w:r w:rsidRPr="009B0002">
        <w:t xml:space="preserve">14. </w:t>
      </w:r>
      <w:r w:rsidRPr="009B0002">
        <w:tab/>
        <w:t xml:space="preserve">Huang QS, </w:t>
      </w:r>
      <w:proofErr w:type="spellStart"/>
      <w:r w:rsidRPr="009B0002">
        <w:t>Bandaranayake</w:t>
      </w:r>
      <w:proofErr w:type="spellEnd"/>
      <w:r w:rsidRPr="009B0002">
        <w:t xml:space="preserve"> D, Wood T, Newbern EC, Seeds R, Ralston J, et al. Risk Factors and Attack Rates of Seasonal Influenza Infection: Results of the Southern Hemisphere Influenza and Vaccine Effectiveness Research and Surveillance (SHIVERS) </w:t>
      </w:r>
      <w:proofErr w:type="spellStart"/>
      <w:r w:rsidRPr="009B0002">
        <w:t>Seroepidemiologic</w:t>
      </w:r>
      <w:proofErr w:type="spellEnd"/>
      <w:r w:rsidRPr="009B0002">
        <w:t xml:space="preserve"> Cohort Study. J Infect Dis. 2019 Jan 9;219(3):347–57. </w:t>
      </w:r>
    </w:p>
    <w:p w14:paraId="1BD8ABB5" w14:textId="77777777" w:rsidR="009B0002" w:rsidRPr="009B0002" w:rsidRDefault="009B0002" w:rsidP="009B0002">
      <w:pPr>
        <w:pStyle w:val="Bibliography"/>
      </w:pPr>
      <w:r w:rsidRPr="009B0002">
        <w:lastRenderedPageBreak/>
        <w:t xml:space="preserve">15. </w:t>
      </w:r>
      <w:r w:rsidRPr="009B0002">
        <w:tab/>
        <w:t xml:space="preserve">Cowling BJ, Sullivan SG. The Value of Neuraminidase Inhibition Antibody Titers in Influenza </w:t>
      </w:r>
      <w:proofErr w:type="spellStart"/>
      <w:r w:rsidRPr="009B0002">
        <w:t>Seroepidemiology</w:t>
      </w:r>
      <w:proofErr w:type="spellEnd"/>
      <w:r w:rsidRPr="009B0002">
        <w:t xml:space="preserve">. J Infect Dis. 2019 Jan 9;219(3):341–3. </w:t>
      </w:r>
    </w:p>
    <w:p w14:paraId="6240009D" w14:textId="77777777" w:rsidR="009B0002" w:rsidRPr="009B0002" w:rsidRDefault="009B0002" w:rsidP="009B0002">
      <w:pPr>
        <w:pStyle w:val="Bibliography"/>
      </w:pPr>
      <w:r w:rsidRPr="009B0002">
        <w:t xml:space="preserve">16. </w:t>
      </w:r>
      <w:r w:rsidRPr="009B0002">
        <w:tab/>
      </w:r>
      <w:proofErr w:type="spellStart"/>
      <w:r w:rsidRPr="009B0002">
        <w:t>Memoli</w:t>
      </w:r>
      <w:proofErr w:type="spellEnd"/>
      <w:r w:rsidRPr="009B0002">
        <w:t xml:space="preserve"> MJ, Shaw PA, Han A, </w:t>
      </w:r>
      <w:proofErr w:type="spellStart"/>
      <w:r w:rsidRPr="009B0002">
        <w:t>Czajkowski</w:t>
      </w:r>
      <w:proofErr w:type="spellEnd"/>
      <w:r w:rsidRPr="009B0002">
        <w:t xml:space="preserve"> L, Reed S, </w:t>
      </w:r>
      <w:proofErr w:type="spellStart"/>
      <w:r w:rsidRPr="009B0002">
        <w:t>Athota</w:t>
      </w:r>
      <w:proofErr w:type="spellEnd"/>
      <w:r w:rsidRPr="009B0002">
        <w:t xml:space="preserve"> R, et al. Evaluation of </w:t>
      </w:r>
      <w:proofErr w:type="spellStart"/>
      <w:r w:rsidRPr="009B0002">
        <w:t>Antihemagglutinin</w:t>
      </w:r>
      <w:proofErr w:type="spellEnd"/>
      <w:r w:rsidRPr="009B0002">
        <w:t xml:space="preserve"> and </w:t>
      </w:r>
      <w:proofErr w:type="spellStart"/>
      <w:r w:rsidRPr="009B0002">
        <w:t>Antineuraminidase</w:t>
      </w:r>
      <w:proofErr w:type="spellEnd"/>
      <w:r w:rsidRPr="009B0002">
        <w:t xml:space="preserve"> Antibodies as Correlates of Protection in an Influenza A/H1N1 Virus Healthy Human Challenge Model. mBio [Internet]. 2016 Apr 19 [cited 2019 May 31];7(2). Available from: https://www.ncbi.nlm.nih.gov/pmc/articles/PMC4959521/</w:t>
      </w:r>
    </w:p>
    <w:p w14:paraId="4C647A46" w14:textId="77777777" w:rsidR="009B0002" w:rsidRPr="009B0002" w:rsidRDefault="009B0002" w:rsidP="009B0002">
      <w:pPr>
        <w:pStyle w:val="Bibliography"/>
      </w:pPr>
      <w:r w:rsidRPr="009B0002">
        <w:t xml:space="preserve">17. </w:t>
      </w:r>
      <w:r w:rsidRPr="009B0002">
        <w:tab/>
      </w:r>
      <w:proofErr w:type="spellStart"/>
      <w:r w:rsidRPr="009B0002">
        <w:t>Wrammert</w:t>
      </w:r>
      <w:proofErr w:type="spellEnd"/>
      <w:r w:rsidRPr="009B0002">
        <w:t xml:space="preserve"> J, </w:t>
      </w:r>
      <w:proofErr w:type="spellStart"/>
      <w:r w:rsidRPr="009B0002">
        <w:t>Koutsonanos</w:t>
      </w:r>
      <w:proofErr w:type="spellEnd"/>
      <w:r w:rsidRPr="009B0002">
        <w:t xml:space="preserve"> D, Li G-M, </w:t>
      </w:r>
      <w:proofErr w:type="spellStart"/>
      <w:r w:rsidRPr="009B0002">
        <w:t>Edupuganti</w:t>
      </w:r>
      <w:proofErr w:type="spellEnd"/>
      <w:r w:rsidRPr="009B0002">
        <w:t xml:space="preserve"> S, Sui J, Morrissey M, et al. Broadly cross-reactive antibodies dominate the human B cell response against 2009 pandemic H1N1 influenza virus infection. J Exp Med. 2011 Jan 17;208(1):181–93. </w:t>
      </w:r>
    </w:p>
    <w:p w14:paraId="45B3B735" w14:textId="77777777" w:rsidR="009B0002" w:rsidRPr="009B0002" w:rsidRDefault="009B0002" w:rsidP="009B0002">
      <w:pPr>
        <w:pStyle w:val="Bibliography"/>
      </w:pPr>
      <w:r w:rsidRPr="009B0002">
        <w:t xml:space="preserve">18. </w:t>
      </w:r>
      <w:r w:rsidRPr="009B0002">
        <w:tab/>
        <w:t xml:space="preserve">Pica N, Hai R, </w:t>
      </w:r>
      <w:proofErr w:type="spellStart"/>
      <w:r w:rsidRPr="009B0002">
        <w:t>Krammer</w:t>
      </w:r>
      <w:proofErr w:type="spellEnd"/>
      <w:r w:rsidRPr="009B0002">
        <w:t xml:space="preserve"> F, Wang TT, </w:t>
      </w:r>
      <w:proofErr w:type="spellStart"/>
      <w:r w:rsidRPr="009B0002">
        <w:t>Maamary</w:t>
      </w:r>
      <w:proofErr w:type="spellEnd"/>
      <w:r w:rsidRPr="009B0002">
        <w:t xml:space="preserve"> J, </w:t>
      </w:r>
      <w:proofErr w:type="spellStart"/>
      <w:r w:rsidRPr="009B0002">
        <w:t>Eggink</w:t>
      </w:r>
      <w:proofErr w:type="spellEnd"/>
      <w:r w:rsidRPr="009B0002">
        <w:t xml:space="preserve"> D, et al. Hemagglutinin stalk antibodies elicited by the 2009 pandemic influenza virus as a mechanism for the extinction of seasonal H1N1 viruses. Proc Natl </w:t>
      </w:r>
      <w:proofErr w:type="spellStart"/>
      <w:r w:rsidRPr="009B0002">
        <w:t>Acad</w:t>
      </w:r>
      <w:proofErr w:type="spellEnd"/>
      <w:r w:rsidRPr="009B0002">
        <w:t xml:space="preserve"> Sci U S A. 2012;109(7):2573–8. </w:t>
      </w:r>
    </w:p>
    <w:p w14:paraId="1A8835B0" w14:textId="77777777" w:rsidR="009B0002" w:rsidRPr="009B0002" w:rsidRDefault="009B0002" w:rsidP="009B0002">
      <w:pPr>
        <w:pStyle w:val="Bibliography"/>
      </w:pPr>
      <w:r w:rsidRPr="009B0002">
        <w:t xml:space="preserve">19. </w:t>
      </w:r>
      <w:r w:rsidRPr="009B0002">
        <w:tab/>
      </w:r>
      <w:proofErr w:type="spellStart"/>
      <w:r w:rsidRPr="009B0002">
        <w:t>Krammer</w:t>
      </w:r>
      <w:proofErr w:type="spellEnd"/>
      <w:r w:rsidRPr="009B0002">
        <w:t xml:space="preserve"> F. Novel universal influenza virus vaccine approaches. </w:t>
      </w:r>
      <w:proofErr w:type="spellStart"/>
      <w:r w:rsidRPr="009B0002">
        <w:t>Curr</w:t>
      </w:r>
      <w:proofErr w:type="spellEnd"/>
      <w:r w:rsidRPr="009B0002">
        <w:t xml:space="preserve"> </w:t>
      </w:r>
      <w:proofErr w:type="spellStart"/>
      <w:r w:rsidRPr="009B0002">
        <w:t>Opin</w:t>
      </w:r>
      <w:proofErr w:type="spellEnd"/>
      <w:r w:rsidRPr="009B0002">
        <w:t xml:space="preserve"> </w:t>
      </w:r>
      <w:proofErr w:type="spellStart"/>
      <w:r w:rsidRPr="009B0002">
        <w:t>Virol</w:t>
      </w:r>
      <w:proofErr w:type="spellEnd"/>
      <w:r w:rsidRPr="009B0002">
        <w:t xml:space="preserve">. 2016 </w:t>
      </w:r>
      <w:proofErr w:type="gramStart"/>
      <w:r w:rsidRPr="009B0002">
        <w:t>Apr;17:95</w:t>
      </w:r>
      <w:proofErr w:type="gramEnd"/>
      <w:r w:rsidRPr="009B0002">
        <w:t xml:space="preserve">–103. </w:t>
      </w:r>
    </w:p>
    <w:p w14:paraId="768054B6" w14:textId="77777777" w:rsidR="009B0002" w:rsidRPr="009B0002" w:rsidRDefault="009B0002" w:rsidP="009B0002">
      <w:pPr>
        <w:pStyle w:val="Bibliography"/>
      </w:pPr>
      <w:r w:rsidRPr="009B0002">
        <w:t xml:space="preserve">20. </w:t>
      </w:r>
      <w:r w:rsidRPr="009B0002">
        <w:tab/>
        <w:t xml:space="preserve">Andrews SF, Huang Y, Kaur K, Popova LI, Ho IY, Pauli NT, et al. Immune history profoundly affects broadly protective B cell responses to influenza. Sci </w:t>
      </w:r>
      <w:proofErr w:type="spellStart"/>
      <w:r w:rsidRPr="009B0002">
        <w:t>Transl</w:t>
      </w:r>
      <w:proofErr w:type="spellEnd"/>
      <w:r w:rsidRPr="009B0002">
        <w:t xml:space="preserve"> Med. 2015 Dec 2;7(316):316ra192-316ra192. </w:t>
      </w:r>
    </w:p>
    <w:p w14:paraId="343EB7AA" w14:textId="77777777" w:rsidR="009B0002" w:rsidRPr="009B0002" w:rsidRDefault="009B0002" w:rsidP="009B0002">
      <w:pPr>
        <w:pStyle w:val="Bibliography"/>
      </w:pPr>
      <w:r w:rsidRPr="009B0002">
        <w:t xml:space="preserve">21. </w:t>
      </w:r>
      <w:r w:rsidRPr="009B0002">
        <w:tab/>
      </w:r>
      <w:proofErr w:type="spellStart"/>
      <w:r w:rsidRPr="009B0002">
        <w:t>Zost</w:t>
      </w:r>
      <w:proofErr w:type="spellEnd"/>
      <w:r w:rsidRPr="009B0002">
        <w:t xml:space="preserve"> SJ, Wu NC, Hensley SE, Wilson IA. Immunodominance and Antigenic Variation of Influenza Virus Hemagglutinin: Implications for Design of Universal Vaccine Immunogens. J Infect Dis. 2019 Apr 8;219(Supplement_1</w:t>
      </w:r>
      <w:proofErr w:type="gramStart"/>
      <w:r w:rsidRPr="009B0002">
        <w:t>):S</w:t>
      </w:r>
      <w:proofErr w:type="gramEnd"/>
      <w:r w:rsidRPr="009B0002">
        <w:t xml:space="preserve">38–45. </w:t>
      </w:r>
    </w:p>
    <w:p w14:paraId="6518BDD0" w14:textId="77777777" w:rsidR="009B0002" w:rsidRPr="009B0002" w:rsidRDefault="009B0002" w:rsidP="009B0002">
      <w:pPr>
        <w:pStyle w:val="Bibliography"/>
      </w:pPr>
      <w:r w:rsidRPr="009B0002">
        <w:t xml:space="preserve">22. </w:t>
      </w:r>
      <w:r w:rsidRPr="009B0002">
        <w:tab/>
        <w:t xml:space="preserve">Miller MS, Gardner TJ, </w:t>
      </w:r>
      <w:proofErr w:type="spellStart"/>
      <w:r w:rsidRPr="009B0002">
        <w:t>Krammer</w:t>
      </w:r>
      <w:proofErr w:type="spellEnd"/>
      <w:r w:rsidRPr="009B0002">
        <w:t xml:space="preserve"> F, </w:t>
      </w:r>
      <w:proofErr w:type="spellStart"/>
      <w:r w:rsidRPr="009B0002">
        <w:t>Aguado</w:t>
      </w:r>
      <w:proofErr w:type="spellEnd"/>
      <w:r w:rsidRPr="009B0002">
        <w:t xml:space="preserve"> LC, Tortorella D, Basler CF, et al. Neutralizing Antibodies Against Previously Encountered Influenza Virus Strains Increase over Time: A Longitudinal Analysis. Sci </w:t>
      </w:r>
      <w:proofErr w:type="spellStart"/>
      <w:r w:rsidRPr="009B0002">
        <w:t>Transl</w:t>
      </w:r>
      <w:proofErr w:type="spellEnd"/>
      <w:r w:rsidRPr="009B0002">
        <w:t xml:space="preserve"> Med. 2013 Aug 14;5(198):198ra107-198ra107. </w:t>
      </w:r>
    </w:p>
    <w:p w14:paraId="0136B23A" w14:textId="77777777" w:rsidR="009B0002" w:rsidRPr="009B0002" w:rsidRDefault="009B0002" w:rsidP="009B0002">
      <w:pPr>
        <w:pStyle w:val="Bibliography"/>
      </w:pPr>
      <w:r w:rsidRPr="009B0002">
        <w:t xml:space="preserve">23. </w:t>
      </w:r>
      <w:r w:rsidRPr="009B0002">
        <w:tab/>
        <w:t xml:space="preserve">Thompson WW, Shay DK, Weintraub E, Brammer L, Cox N, Anderson LJ, et al. Mortality associated with influenza and respiratory syncytial virus in the United States. JAMA. 2003 Jan 8;289(2):179–86. </w:t>
      </w:r>
    </w:p>
    <w:p w14:paraId="2A60107F" w14:textId="77777777" w:rsidR="009B0002" w:rsidRPr="009B0002" w:rsidRDefault="009B0002" w:rsidP="009B0002">
      <w:pPr>
        <w:pStyle w:val="Bibliography"/>
      </w:pPr>
      <w:r w:rsidRPr="009B0002">
        <w:t xml:space="preserve">24. </w:t>
      </w:r>
      <w:r w:rsidRPr="009B0002">
        <w:tab/>
      </w:r>
      <w:proofErr w:type="spellStart"/>
      <w:r w:rsidRPr="009B0002">
        <w:t>Glezen</w:t>
      </w:r>
      <w:proofErr w:type="spellEnd"/>
      <w:r w:rsidRPr="009B0002">
        <w:t xml:space="preserve"> WP, Keitel WA, Taber LH, Piedra PA, Clover RD, Couch RB. Age Distribution of Patients with Medically-Attended Illnesses Caused by Sequential Variants of Influenza A/H1N1: Comparison to Age-Specific Infection Rates, 1978–1989. Am J Epidemiol. 1991 Feb 1;133(3):296–304. </w:t>
      </w:r>
    </w:p>
    <w:p w14:paraId="42659F2C" w14:textId="77777777" w:rsidR="009B0002" w:rsidRPr="009B0002" w:rsidRDefault="009B0002" w:rsidP="009B0002">
      <w:pPr>
        <w:pStyle w:val="Bibliography"/>
      </w:pPr>
      <w:r w:rsidRPr="009B0002">
        <w:t xml:space="preserve">25. </w:t>
      </w:r>
      <w:r w:rsidRPr="009B0002">
        <w:tab/>
        <w:t xml:space="preserve">Bedford T, Riley S, Barr IG, </w:t>
      </w:r>
      <w:proofErr w:type="spellStart"/>
      <w:r w:rsidRPr="009B0002">
        <w:t>Broor</w:t>
      </w:r>
      <w:proofErr w:type="spellEnd"/>
      <w:r w:rsidRPr="009B0002">
        <w:t xml:space="preserve"> S, Chadha M, Cox NJ, et al. Global circulation patterns of seasonal influenza viruses vary with antigenic drift. Nature. 2015 Jul;523(7559):217–20. </w:t>
      </w:r>
    </w:p>
    <w:p w14:paraId="4F982174" w14:textId="77777777" w:rsidR="009B0002" w:rsidRPr="009B0002" w:rsidRDefault="009B0002" w:rsidP="009B0002">
      <w:pPr>
        <w:pStyle w:val="Bibliography"/>
      </w:pPr>
      <w:r w:rsidRPr="009B0002">
        <w:t xml:space="preserve">26. </w:t>
      </w:r>
      <w:r w:rsidRPr="009B0002">
        <w:tab/>
        <w:t>Arizona Department of Health Services. 2015–2016 Influenza Summary [Internet]. [cited 2019 May 23]. Available from: https://www.azdhs.gov/documents/preparedness/epidemiology-disease-control/flu/surveillance/2015-2016-influenza-summary.pdf</w:t>
      </w:r>
    </w:p>
    <w:p w14:paraId="1A4845CC" w14:textId="77777777" w:rsidR="009B0002" w:rsidRPr="009B0002" w:rsidRDefault="009B0002" w:rsidP="009B0002">
      <w:pPr>
        <w:pStyle w:val="Bibliography"/>
      </w:pPr>
      <w:r w:rsidRPr="009B0002">
        <w:t xml:space="preserve">27. </w:t>
      </w:r>
      <w:r w:rsidRPr="009B0002">
        <w:tab/>
      </w:r>
      <w:proofErr w:type="spellStart"/>
      <w:r w:rsidRPr="009B0002">
        <w:t>Erbelding</w:t>
      </w:r>
      <w:proofErr w:type="spellEnd"/>
      <w:r w:rsidRPr="009B0002">
        <w:t xml:space="preserve"> EJ, Post DJ, Stemmy EJ, Roberts PC, Augustine AD, Ferguson S, et al. A Universal Influenza Vaccine: The Strategic Plan for the National Institute of Allergy and Infectious Diseases. J Infect Dis. 2018 Jul 2;218(3):347–54. </w:t>
      </w:r>
    </w:p>
    <w:p w14:paraId="61AA50BD" w14:textId="77777777" w:rsidR="009B0002" w:rsidRPr="009B0002" w:rsidRDefault="009B0002" w:rsidP="009B0002">
      <w:pPr>
        <w:pStyle w:val="Bibliography"/>
      </w:pPr>
      <w:r w:rsidRPr="009B0002">
        <w:lastRenderedPageBreak/>
        <w:t xml:space="preserve">28. </w:t>
      </w:r>
      <w:r w:rsidRPr="009B0002">
        <w:tab/>
      </w:r>
      <w:proofErr w:type="spellStart"/>
      <w:r w:rsidRPr="009B0002">
        <w:t>Bolker</w:t>
      </w:r>
      <w:proofErr w:type="spellEnd"/>
      <w:r w:rsidRPr="009B0002">
        <w:t xml:space="preserve"> BM. Ecological Models and Data in R. Princeton University Press; 2008. 409 p. </w:t>
      </w:r>
    </w:p>
    <w:p w14:paraId="5DE85440" w14:textId="77777777" w:rsidR="009B0002" w:rsidRPr="009B0002" w:rsidRDefault="009B0002" w:rsidP="009B0002">
      <w:pPr>
        <w:pStyle w:val="Bibliography"/>
      </w:pPr>
      <w:r w:rsidRPr="009B0002">
        <w:t xml:space="preserve">29. </w:t>
      </w:r>
      <w:r w:rsidRPr="009B0002">
        <w:tab/>
        <w:t xml:space="preserve">Burnham KP, Anderson DR. Model Selection and </w:t>
      </w:r>
      <w:proofErr w:type="spellStart"/>
      <w:r w:rsidRPr="009B0002">
        <w:t>Multimodel</w:t>
      </w:r>
      <w:proofErr w:type="spellEnd"/>
      <w:r w:rsidRPr="009B0002">
        <w:t xml:space="preserve"> Inference: A Practical Information-Theoretic Approach [Internet]. 2nd ed. New York: Springer-Verlag; 2002 [cited 2019 Apr 16]. Available from: https://www.springer.com/us/book/9780387953649</w:t>
      </w:r>
    </w:p>
    <w:p w14:paraId="34F5032D" w14:textId="77777777" w:rsidR="009B0002" w:rsidRPr="009B0002" w:rsidRDefault="009B0002" w:rsidP="009B0002">
      <w:pPr>
        <w:pStyle w:val="Bibliography"/>
      </w:pPr>
      <w:r w:rsidRPr="009B0002">
        <w:t xml:space="preserve">30. </w:t>
      </w:r>
      <w:r w:rsidRPr="009B0002">
        <w:tab/>
      </w:r>
      <w:proofErr w:type="spellStart"/>
      <w:r w:rsidRPr="009B0002">
        <w:t>Kramarz</w:t>
      </w:r>
      <w:proofErr w:type="spellEnd"/>
      <w:r w:rsidRPr="009B0002">
        <w:t xml:space="preserve"> P, Monnet D, Nicoll A, Yilmaz C, </w:t>
      </w:r>
      <w:proofErr w:type="spellStart"/>
      <w:r w:rsidRPr="009B0002">
        <w:t>Ciancio</w:t>
      </w:r>
      <w:proofErr w:type="spellEnd"/>
      <w:r w:rsidRPr="009B0002">
        <w:t xml:space="preserve"> B. Use of oseltamivir in 12 European countries between 2002 and 2007 – lack of association with the appearance of oseltamivir-resistant influenza A(H1N1) viruses. </w:t>
      </w:r>
      <w:proofErr w:type="spellStart"/>
      <w:r w:rsidRPr="009B0002">
        <w:t>Eurosurveillance</w:t>
      </w:r>
      <w:proofErr w:type="spellEnd"/>
      <w:r w:rsidRPr="009B0002">
        <w:t xml:space="preserve">. 2009 Feb 5;14(5):19112. </w:t>
      </w:r>
    </w:p>
    <w:p w14:paraId="3687ACB7" w14:textId="77777777" w:rsidR="009B0002" w:rsidRPr="009B0002" w:rsidRDefault="009B0002" w:rsidP="009B0002">
      <w:pPr>
        <w:pStyle w:val="Bibliography"/>
      </w:pPr>
      <w:r w:rsidRPr="009B0002">
        <w:t xml:space="preserve">31. </w:t>
      </w:r>
      <w:r w:rsidRPr="009B0002">
        <w:tab/>
      </w:r>
      <w:proofErr w:type="spellStart"/>
      <w:r w:rsidRPr="009B0002">
        <w:t>Gauld</w:t>
      </w:r>
      <w:proofErr w:type="spellEnd"/>
      <w:r w:rsidRPr="009B0002">
        <w:t xml:space="preserve"> NJ, Jennings LC, Frampton C, Huang QS. Five years of non-prescription oseltamivir: effects on resistance, immunization and stockpiling. J </w:t>
      </w:r>
      <w:proofErr w:type="spellStart"/>
      <w:r w:rsidRPr="009B0002">
        <w:t>Antimicrob</w:t>
      </w:r>
      <w:proofErr w:type="spellEnd"/>
      <w:r w:rsidRPr="009B0002">
        <w:t xml:space="preserve"> Chemother. 2012 Dec 1;67(12):2949–56. </w:t>
      </w:r>
    </w:p>
    <w:p w14:paraId="0DF9BA61" w14:textId="77777777" w:rsidR="009B0002" w:rsidRPr="009B0002" w:rsidRDefault="009B0002" w:rsidP="009B0002">
      <w:pPr>
        <w:pStyle w:val="Bibliography"/>
      </w:pPr>
      <w:r w:rsidRPr="009B0002">
        <w:t xml:space="preserve">32. </w:t>
      </w:r>
      <w:r w:rsidRPr="009B0002">
        <w:tab/>
        <w:t xml:space="preserve">Hadfield J, </w:t>
      </w:r>
      <w:proofErr w:type="spellStart"/>
      <w:r w:rsidRPr="009B0002">
        <w:t>Megill</w:t>
      </w:r>
      <w:proofErr w:type="spellEnd"/>
      <w:r w:rsidRPr="009B0002">
        <w:t xml:space="preserve"> C, Bell SM, Huddleston J, Potter B, </w:t>
      </w:r>
      <w:proofErr w:type="spellStart"/>
      <w:r w:rsidRPr="009B0002">
        <w:t>Callender</w:t>
      </w:r>
      <w:proofErr w:type="spellEnd"/>
      <w:r w:rsidRPr="009B0002">
        <w:t xml:space="preserve"> C, et al. </w:t>
      </w:r>
      <w:proofErr w:type="spellStart"/>
      <w:r w:rsidRPr="009B0002">
        <w:t>Nextstrain</w:t>
      </w:r>
      <w:proofErr w:type="spellEnd"/>
      <w:r w:rsidRPr="009B0002">
        <w:t xml:space="preserve">: real-time tracking of pathogen evolution. Bioinformatics. 2018 Dec 1;34(23):4121–3. </w:t>
      </w:r>
    </w:p>
    <w:p w14:paraId="406FE32B" w14:textId="77777777" w:rsidR="009B0002" w:rsidRPr="009B0002" w:rsidRDefault="009B0002" w:rsidP="009B0002">
      <w:pPr>
        <w:pStyle w:val="Bibliography"/>
      </w:pPr>
      <w:r w:rsidRPr="009B0002">
        <w:t xml:space="preserve">33. </w:t>
      </w:r>
      <w:r w:rsidRPr="009B0002">
        <w:tab/>
      </w:r>
      <w:proofErr w:type="spellStart"/>
      <w:r w:rsidRPr="009B0002">
        <w:t>Neher</w:t>
      </w:r>
      <w:proofErr w:type="spellEnd"/>
      <w:r w:rsidRPr="009B0002">
        <w:t xml:space="preserve"> RA, Bedford T, Daniels RS, Russell CA, </w:t>
      </w:r>
      <w:proofErr w:type="spellStart"/>
      <w:r w:rsidRPr="009B0002">
        <w:t>Shraiman</w:t>
      </w:r>
      <w:proofErr w:type="spellEnd"/>
      <w:r w:rsidRPr="009B0002">
        <w:t xml:space="preserve"> BI. Prediction, dynamics, and visualization of antigenic phenotypes of seasonal influenza viruses. Proc Natl </w:t>
      </w:r>
      <w:proofErr w:type="spellStart"/>
      <w:r w:rsidRPr="009B0002">
        <w:t>Acad</w:t>
      </w:r>
      <w:proofErr w:type="spellEnd"/>
      <w:r w:rsidRPr="009B0002">
        <w:t xml:space="preserve"> Sci. 2016 Mar 22;113(12</w:t>
      </w:r>
      <w:proofErr w:type="gramStart"/>
      <w:r w:rsidRPr="009B0002">
        <w:t>):E</w:t>
      </w:r>
      <w:proofErr w:type="gramEnd"/>
      <w:r w:rsidRPr="009B0002">
        <w:t xml:space="preserve">1701–9. </w:t>
      </w:r>
    </w:p>
    <w:p w14:paraId="1F6AD0D9" w14:textId="77777777" w:rsidR="009B0002" w:rsidRPr="009B0002" w:rsidRDefault="009B0002" w:rsidP="009B0002">
      <w:pPr>
        <w:pStyle w:val="Bibliography"/>
      </w:pPr>
      <w:r w:rsidRPr="009B0002">
        <w:t xml:space="preserve">34. </w:t>
      </w:r>
      <w:r w:rsidRPr="009B0002">
        <w:tab/>
        <w:t xml:space="preserve">Bedford T, </w:t>
      </w:r>
      <w:proofErr w:type="spellStart"/>
      <w:r w:rsidRPr="009B0002">
        <w:t>Suchard</w:t>
      </w:r>
      <w:proofErr w:type="spellEnd"/>
      <w:r w:rsidRPr="009B0002">
        <w:t xml:space="preserve"> MA, </w:t>
      </w:r>
      <w:proofErr w:type="spellStart"/>
      <w:r w:rsidRPr="009B0002">
        <w:t>Lemey</w:t>
      </w:r>
      <w:proofErr w:type="spellEnd"/>
      <w:r w:rsidRPr="009B0002">
        <w:t xml:space="preserve"> P, </w:t>
      </w:r>
      <w:proofErr w:type="spellStart"/>
      <w:r w:rsidRPr="009B0002">
        <w:t>Dudas</w:t>
      </w:r>
      <w:proofErr w:type="spellEnd"/>
      <w:r w:rsidRPr="009B0002">
        <w:t xml:space="preserve"> G, Gregory V, Hay AJ, et al. Integrating influenza antigenic dynamics with molecular evolution. </w:t>
      </w:r>
      <w:proofErr w:type="spellStart"/>
      <w:r w:rsidRPr="009B0002">
        <w:t>Losick</w:t>
      </w:r>
      <w:proofErr w:type="spellEnd"/>
      <w:r w:rsidRPr="009B0002">
        <w:t xml:space="preserve"> R, editor. </w:t>
      </w:r>
      <w:proofErr w:type="spellStart"/>
      <w:r w:rsidRPr="009B0002">
        <w:t>eLife</w:t>
      </w:r>
      <w:proofErr w:type="spellEnd"/>
      <w:r w:rsidRPr="009B0002">
        <w:t>. 2014 Feb 4;</w:t>
      </w:r>
      <w:proofErr w:type="gramStart"/>
      <w:r w:rsidRPr="009B0002">
        <w:t>3:e</w:t>
      </w:r>
      <w:proofErr w:type="gramEnd"/>
      <w:r w:rsidRPr="009B0002">
        <w:t xml:space="preserve">01914. </w:t>
      </w:r>
    </w:p>
    <w:p w14:paraId="5FDAE1B5" w14:textId="77777777" w:rsidR="009B0002" w:rsidRPr="009B0002" w:rsidRDefault="009B0002" w:rsidP="009B0002">
      <w:pPr>
        <w:pStyle w:val="Bibliography"/>
      </w:pPr>
      <w:r w:rsidRPr="009B0002">
        <w:t xml:space="preserve">35. </w:t>
      </w:r>
      <w:r w:rsidRPr="009B0002">
        <w:tab/>
        <w:t xml:space="preserve">Smith DJ, </w:t>
      </w:r>
      <w:proofErr w:type="spellStart"/>
      <w:r w:rsidRPr="009B0002">
        <w:t>Lapedes</w:t>
      </w:r>
      <w:proofErr w:type="spellEnd"/>
      <w:r w:rsidRPr="009B0002">
        <w:t xml:space="preserve"> AS, Jong JC de, </w:t>
      </w:r>
      <w:proofErr w:type="spellStart"/>
      <w:r w:rsidRPr="009B0002">
        <w:t>Bestebroer</w:t>
      </w:r>
      <w:proofErr w:type="spellEnd"/>
      <w:r w:rsidRPr="009B0002">
        <w:t xml:space="preserve"> TM, </w:t>
      </w:r>
      <w:proofErr w:type="spellStart"/>
      <w:r w:rsidRPr="009B0002">
        <w:t>Rimmelzwaan</w:t>
      </w:r>
      <w:proofErr w:type="spellEnd"/>
      <w:r w:rsidRPr="009B0002">
        <w:t xml:space="preserve"> GF, Osterhaus ADME, et al. Mapping the Antigenic and Genetic Evolution of Influenza Virus. Science. 2004 Jul 16;305(5682):371–6. </w:t>
      </w:r>
    </w:p>
    <w:p w14:paraId="6B11C487" w14:textId="77777777" w:rsidR="009B0002" w:rsidRPr="009B0002" w:rsidRDefault="009B0002" w:rsidP="009B0002">
      <w:pPr>
        <w:pStyle w:val="Bibliography"/>
      </w:pPr>
      <w:r w:rsidRPr="009B0002">
        <w:t xml:space="preserve">36. </w:t>
      </w:r>
      <w:r w:rsidRPr="009B0002">
        <w:tab/>
        <w:t>RFA-AI-18-010: Impact of Initial Influenza Exposure on Immunity in Infants (U01 Clinical Trial Not Allowed) [Internet]. [cited 2019 Apr 15]. Available from: https://grants.nih.gov/grants/guide/rfa-files/RFA-AI-18-010.html</w:t>
      </w:r>
    </w:p>
    <w:p w14:paraId="23AD5ED7" w14:textId="77777777" w:rsidR="009B0002" w:rsidRPr="009B0002" w:rsidRDefault="009B0002" w:rsidP="009B0002">
      <w:pPr>
        <w:pStyle w:val="Bibliography"/>
      </w:pPr>
      <w:r w:rsidRPr="009B0002">
        <w:t xml:space="preserve">37. </w:t>
      </w:r>
      <w:r w:rsidRPr="009B0002">
        <w:tab/>
        <w:t xml:space="preserve">Linderman SL, Chambers BS, </w:t>
      </w:r>
      <w:proofErr w:type="spellStart"/>
      <w:r w:rsidRPr="009B0002">
        <w:t>Zost</w:t>
      </w:r>
      <w:proofErr w:type="spellEnd"/>
      <w:r w:rsidRPr="009B0002">
        <w:t xml:space="preserve"> SJ, Parkhouse K, Li Y, Herrmann C, et al. Potential antigenic explanation for atypical H1N1 infections among middle-aged adults during the 2013–2014 influenza season. Proc Natl </w:t>
      </w:r>
      <w:proofErr w:type="spellStart"/>
      <w:r w:rsidRPr="009B0002">
        <w:t>Acad</w:t>
      </w:r>
      <w:proofErr w:type="spellEnd"/>
      <w:r w:rsidRPr="009B0002">
        <w:t xml:space="preserve"> Sci. 2014 Nov 4;111(44):15798–803. </w:t>
      </w:r>
    </w:p>
    <w:p w14:paraId="4D1C11E1" w14:textId="77777777" w:rsidR="009B0002" w:rsidRPr="009B0002" w:rsidRDefault="009B0002" w:rsidP="009B0002">
      <w:pPr>
        <w:pStyle w:val="Bibliography"/>
      </w:pPr>
      <w:r w:rsidRPr="009B0002">
        <w:t xml:space="preserve">38. </w:t>
      </w:r>
      <w:r w:rsidRPr="009B0002">
        <w:tab/>
      </w:r>
      <w:proofErr w:type="spellStart"/>
      <w:r w:rsidRPr="009B0002">
        <w:t>Cobey</w:t>
      </w:r>
      <w:proofErr w:type="spellEnd"/>
      <w:r w:rsidRPr="009B0002">
        <w:t xml:space="preserve"> S, Hensley SE. Immune history and influenza virus susceptibility. </w:t>
      </w:r>
      <w:proofErr w:type="spellStart"/>
      <w:r w:rsidRPr="009B0002">
        <w:t>Curr</w:t>
      </w:r>
      <w:proofErr w:type="spellEnd"/>
      <w:r w:rsidRPr="009B0002">
        <w:t xml:space="preserve"> </w:t>
      </w:r>
      <w:proofErr w:type="spellStart"/>
      <w:r w:rsidRPr="009B0002">
        <w:t>Opin</w:t>
      </w:r>
      <w:proofErr w:type="spellEnd"/>
      <w:r w:rsidRPr="009B0002">
        <w:t xml:space="preserve"> </w:t>
      </w:r>
      <w:proofErr w:type="spellStart"/>
      <w:r w:rsidRPr="009B0002">
        <w:t>Virol</w:t>
      </w:r>
      <w:proofErr w:type="spellEnd"/>
      <w:r w:rsidRPr="009B0002">
        <w:t xml:space="preserve">. 2017 Feb </w:t>
      </w:r>
      <w:proofErr w:type="gramStart"/>
      <w:r w:rsidRPr="009B0002">
        <w:t>1;22:105</w:t>
      </w:r>
      <w:proofErr w:type="gramEnd"/>
      <w:r w:rsidRPr="009B0002">
        <w:t xml:space="preserve">–11. </w:t>
      </w:r>
    </w:p>
    <w:p w14:paraId="48E6D249" w14:textId="77777777" w:rsidR="009B0002" w:rsidRPr="009B0002" w:rsidRDefault="009B0002" w:rsidP="009B0002">
      <w:pPr>
        <w:pStyle w:val="Bibliography"/>
      </w:pPr>
      <w:r w:rsidRPr="009B0002">
        <w:t xml:space="preserve">39. </w:t>
      </w:r>
      <w:r w:rsidRPr="009B0002">
        <w:tab/>
        <w:t xml:space="preserve">Grenfell BT, </w:t>
      </w:r>
      <w:proofErr w:type="spellStart"/>
      <w:r w:rsidRPr="009B0002">
        <w:t>Pybus</w:t>
      </w:r>
      <w:proofErr w:type="spellEnd"/>
      <w:r w:rsidRPr="009B0002">
        <w:t xml:space="preserve"> OG, Gog JR, Wood JLN, Daly JM, Mumford JA, et al. Unifying the Epidemiological and Evolutionary Dynamics of Pathogens. Science. 2004 Jan 16;303(5656):327–32. </w:t>
      </w:r>
    </w:p>
    <w:p w14:paraId="5A1E036C" w14:textId="77777777" w:rsidR="009B0002" w:rsidRPr="009B0002" w:rsidRDefault="009B0002" w:rsidP="009B0002">
      <w:pPr>
        <w:pStyle w:val="Bibliography"/>
      </w:pPr>
      <w:r w:rsidRPr="009B0002">
        <w:t xml:space="preserve">40. </w:t>
      </w:r>
      <w:r w:rsidRPr="009B0002">
        <w:tab/>
      </w:r>
      <w:proofErr w:type="spellStart"/>
      <w:r w:rsidRPr="009B0002">
        <w:t>DiLillo</w:t>
      </w:r>
      <w:proofErr w:type="spellEnd"/>
      <w:r w:rsidRPr="009B0002">
        <w:t xml:space="preserve"> DJ, </w:t>
      </w:r>
      <w:proofErr w:type="spellStart"/>
      <w:r w:rsidRPr="009B0002">
        <w:t>Palese</w:t>
      </w:r>
      <w:proofErr w:type="spellEnd"/>
      <w:r w:rsidRPr="009B0002">
        <w:t xml:space="preserve"> P, Wilson PC, </w:t>
      </w:r>
      <w:proofErr w:type="spellStart"/>
      <w:r w:rsidRPr="009B0002">
        <w:t>Ravetch</w:t>
      </w:r>
      <w:proofErr w:type="spellEnd"/>
      <w:r w:rsidRPr="009B0002">
        <w:t xml:space="preserve"> JV. Broadly neutralizing anti-influenza antibodies require Fc receptor engagement for in vivo protection. J Clin Invest. 2016 Feb 1;126(2):605–10. </w:t>
      </w:r>
    </w:p>
    <w:p w14:paraId="4C763C52" w14:textId="77777777" w:rsidR="009B0002" w:rsidRPr="009B0002" w:rsidRDefault="009B0002" w:rsidP="009B0002">
      <w:pPr>
        <w:pStyle w:val="Bibliography"/>
      </w:pPr>
      <w:r w:rsidRPr="009B0002">
        <w:t xml:space="preserve">41. </w:t>
      </w:r>
      <w:r w:rsidRPr="009B0002">
        <w:tab/>
        <w:t xml:space="preserve">Henry </w:t>
      </w:r>
      <w:proofErr w:type="spellStart"/>
      <w:r w:rsidRPr="009B0002">
        <w:t>Dunand</w:t>
      </w:r>
      <w:proofErr w:type="spellEnd"/>
      <w:r w:rsidRPr="009B0002">
        <w:t xml:space="preserve"> CJ, Leon PE, Huang M, Choi A, </w:t>
      </w:r>
      <w:proofErr w:type="spellStart"/>
      <w:r w:rsidRPr="009B0002">
        <w:t>Chromikova</w:t>
      </w:r>
      <w:proofErr w:type="spellEnd"/>
      <w:r w:rsidRPr="009B0002">
        <w:t xml:space="preserve"> V, Ho IY, et al. Both Neutralizing and Non-Neutralizing Human H7N9 Influenza Vaccine-Induced Monoclonal Antibodies Confer Protection. Cell Host Microbe. 2016 Jun 8;19(6):800–13. </w:t>
      </w:r>
    </w:p>
    <w:p w14:paraId="6EF4F9D1" w14:textId="77777777" w:rsidR="009B0002" w:rsidRPr="009B0002" w:rsidRDefault="009B0002" w:rsidP="009B0002">
      <w:pPr>
        <w:pStyle w:val="Bibliography"/>
      </w:pPr>
      <w:r w:rsidRPr="009B0002">
        <w:lastRenderedPageBreak/>
        <w:t xml:space="preserve">42. </w:t>
      </w:r>
      <w:r w:rsidRPr="009B0002">
        <w:tab/>
        <w:t xml:space="preserve">Henry C, Zheng N-Y, Huang M, </w:t>
      </w:r>
      <w:proofErr w:type="spellStart"/>
      <w:r w:rsidRPr="009B0002">
        <w:t>Cabanov</w:t>
      </w:r>
      <w:proofErr w:type="spellEnd"/>
      <w:r w:rsidRPr="009B0002">
        <w:t xml:space="preserve"> A, Rojas KT, Kaur K, et al. Influenza Virus Vaccination Elicits Poorly Adapted B Cell Responses in Elderly Individuals. Cell Host Microbe. 2019 Mar;25(3):357-366.e6. </w:t>
      </w:r>
    </w:p>
    <w:p w14:paraId="4720B392" w14:textId="77777777" w:rsidR="009B0002" w:rsidRPr="009B0002" w:rsidRDefault="009B0002" w:rsidP="009B0002">
      <w:pPr>
        <w:pStyle w:val="Bibliography"/>
      </w:pPr>
      <w:r w:rsidRPr="009B0002">
        <w:t xml:space="preserve">43. </w:t>
      </w:r>
      <w:r w:rsidRPr="009B0002">
        <w:tab/>
        <w:t>Age-specific differences in the dynamics of protective immunity to influenza | Nature Communications [Internet]. [cited 2019 May 6]. Available from: https://www.nature.com/articles/s41467-019-09652-6</w:t>
      </w:r>
    </w:p>
    <w:p w14:paraId="4C95D090" w14:textId="77777777" w:rsidR="009B0002" w:rsidRPr="009B0002" w:rsidRDefault="009B0002" w:rsidP="009B0002">
      <w:pPr>
        <w:pStyle w:val="Bibliography"/>
      </w:pPr>
      <w:r w:rsidRPr="009B0002">
        <w:t xml:space="preserve">44. </w:t>
      </w:r>
      <w:r w:rsidRPr="009B0002">
        <w:tab/>
      </w:r>
      <w:proofErr w:type="spellStart"/>
      <w:r w:rsidRPr="009B0002">
        <w:t>Tesini</w:t>
      </w:r>
      <w:proofErr w:type="spellEnd"/>
      <w:r w:rsidRPr="009B0002">
        <w:t xml:space="preserve"> BL, </w:t>
      </w:r>
      <w:proofErr w:type="spellStart"/>
      <w:r w:rsidRPr="009B0002">
        <w:t>Kanagaiah</w:t>
      </w:r>
      <w:proofErr w:type="spellEnd"/>
      <w:r w:rsidRPr="009B0002">
        <w:t xml:space="preserve"> P, Wang J, Hahn M, </w:t>
      </w:r>
      <w:proofErr w:type="spellStart"/>
      <w:r w:rsidRPr="009B0002">
        <w:t>Halliley</w:t>
      </w:r>
      <w:proofErr w:type="spellEnd"/>
      <w:r w:rsidRPr="009B0002">
        <w:t xml:space="preserve"> JL, Chaves FA, et al. Broad Hemagglutinin-Specific Memory B Cell Expansion by Seasonal Influenza Virus Infection Reflects Early-Life Imprinting and Adaptation to the Infecting Virus. J </w:t>
      </w:r>
      <w:proofErr w:type="spellStart"/>
      <w:r w:rsidRPr="009B0002">
        <w:t>Virol</w:t>
      </w:r>
      <w:proofErr w:type="spellEnd"/>
      <w:r w:rsidRPr="009B0002">
        <w:t>. 2019 Apr 15;93(8</w:t>
      </w:r>
      <w:proofErr w:type="gramStart"/>
      <w:r w:rsidRPr="009B0002">
        <w:t>):e</w:t>
      </w:r>
      <w:proofErr w:type="gramEnd"/>
      <w:r w:rsidRPr="009B0002">
        <w:t xml:space="preserve">00169-19. </w:t>
      </w:r>
    </w:p>
    <w:p w14:paraId="2A6F0D10" w14:textId="77777777" w:rsidR="009B0002" w:rsidRPr="009B0002" w:rsidRDefault="009B0002" w:rsidP="009B0002">
      <w:pPr>
        <w:pStyle w:val="Bibliography"/>
      </w:pPr>
      <w:r w:rsidRPr="009B0002">
        <w:t xml:space="preserve">45. </w:t>
      </w:r>
      <w:r w:rsidRPr="009B0002">
        <w:tab/>
      </w:r>
      <w:proofErr w:type="spellStart"/>
      <w:r w:rsidRPr="009B0002">
        <w:t>Rozo</w:t>
      </w:r>
      <w:proofErr w:type="spellEnd"/>
      <w:r w:rsidRPr="009B0002">
        <w:t xml:space="preserve"> M, </w:t>
      </w:r>
      <w:proofErr w:type="spellStart"/>
      <w:r w:rsidRPr="009B0002">
        <w:t>Gronvall</w:t>
      </w:r>
      <w:proofErr w:type="spellEnd"/>
      <w:r w:rsidRPr="009B0002">
        <w:t xml:space="preserve"> GK. The Reemergent 1977 H1N1 Strain and the Gain-of-Function Debate. mBio. 2015 Sep 1;6(4</w:t>
      </w:r>
      <w:proofErr w:type="gramStart"/>
      <w:r w:rsidRPr="009B0002">
        <w:t>):e</w:t>
      </w:r>
      <w:proofErr w:type="gramEnd"/>
      <w:r w:rsidRPr="009B0002">
        <w:t xml:space="preserve">01013-15. </w:t>
      </w:r>
    </w:p>
    <w:p w14:paraId="0154F61C" w14:textId="77777777" w:rsidR="009B0002" w:rsidRPr="009B0002" w:rsidRDefault="009B0002" w:rsidP="009B0002">
      <w:pPr>
        <w:pStyle w:val="Bibliography"/>
      </w:pPr>
      <w:r w:rsidRPr="009B0002">
        <w:t xml:space="preserve">46. </w:t>
      </w:r>
      <w:r w:rsidRPr="009B0002">
        <w:tab/>
      </w:r>
      <w:proofErr w:type="spellStart"/>
      <w:r w:rsidRPr="009B0002">
        <w:t>Dushoff</w:t>
      </w:r>
      <w:proofErr w:type="spellEnd"/>
      <w:r w:rsidRPr="009B0002">
        <w:t xml:space="preserve"> J, Plotkin JB, </w:t>
      </w:r>
      <w:proofErr w:type="spellStart"/>
      <w:r w:rsidRPr="009B0002">
        <w:t>Viboud</w:t>
      </w:r>
      <w:proofErr w:type="spellEnd"/>
      <w:r w:rsidRPr="009B0002">
        <w:t xml:space="preserve"> C, Earn DJD, Simonsen L. Mortality due to Influenza in the United States—An Annualized Regression Approach Using Multiple-Cause Mortality Data. Am J Epidemiol. 2006 Jan 15;163(2):181–7. </w:t>
      </w:r>
    </w:p>
    <w:p w14:paraId="337234BD" w14:textId="77777777" w:rsidR="009B0002" w:rsidRPr="009B0002" w:rsidRDefault="009B0002" w:rsidP="009B0002">
      <w:pPr>
        <w:pStyle w:val="Bibliography"/>
      </w:pPr>
      <w:r w:rsidRPr="009B0002">
        <w:t xml:space="preserve">47. </w:t>
      </w:r>
      <w:r w:rsidRPr="009B0002">
        <w:tab/>
      </w:r>
      <w:proofErr w:type="spellStart"/>
      <w:r w:rsidRPr="009B0002">
        <w:t>Santibanez</w:t>
      </w:r>
      <w:proofErr w:type="spellEnd"/>
      <w:r w:rsidRPr="009B0002">
        <w:t xml:space="preserve"> TA, </w:t>
      </w:r>
      <w:proofErr w:type="spellStart"/>
      <w:r w:rsidRPr="009B0002">
        <w:t>Grohskopf</w:t>
      </w:r>
      <w:proofErr w:type="spellEnd"/>
      <w:r w:rsidRPr="009B0002">
        <w:t xml:space="preserve"> LA, </w:t>
      </w:r>
      <w:proofErr w:type="spellStart"/>
      <w:r w:rsidRPr="009B0002">
        <w:t>Zhai</w:t>
      </w:r>
      <w:proofErr w:type="spellEnd"/>
      <w:r w:rsidRPr="009B0002">
        <w:t xml:space="preserve"> Y, Kahn KE. Complete Influenza Vaccination Trends for Children Six to Twenty-Three Months. Pediatrics. 2016 Mar 1;137(3</w:t>
      </w:r>
      <w:proofErr w:type="gramStart"/>
      <w:r w:rsidRPr="009B0002">
        <w:t>):e</w:t>
      </w:r>
      <w:proofErr w:type="gramEnd"/>
      <w:r w:rsidRPr="009B0002">
        <w:t xml:space="preserve">20153280. </w:t>
      </w:r>
    </w:p>
    <w:p w14:paraId="3F5E02B7" w14:textId="77777777" w:rsidR="009B0002" w:rsidRPr="009B0002" w:rsidRDefault="009B0002" w:rsidP="009B0002">
      <w:pPr>
        <w:pStyle w:val="Bibliography"/>
      </w:pPr>
      <w:r w:rsidRPr="009B0002">
        <w:t xml:space="preserve">48. </w:t>
      </w:r>
      <w:r w:rsidRPr="009B0002">
        <w:tab/>
        <w:t xml:space="preserve">Heikkinen T, </w:t>
      </w:r>
      <w:proofErr w:type="spellStart"/>
      <w:r w:rsidRPr="009B0002">
        <w:t>Tsolia</w:t>
      </w:r>
      <w:proofErr w:type="spellEnd"/>
      <w:r w:rsidRPr="009B0002">
        <w:t xml:space="preserve"> M, Finn A. Vaccination of healthy children against seasonal influenza: a European perspective. </w:t>
      </w:r>
      <w:proofErr w:type="spellStart"/>
      <w:r w:rsidRPr="009B0002">
        <w:t>Pediatr</w:t>
      </w:r>
      <w:proofErr w:type="spellEnd"/>
      <w:r w:rsidRPr="009B0002">
        <w:t xml:space="preserve"> Infect Dis J. 2013 Aug;32(8):881–8. </w:t>
      </w:r>
    </w:p>
    <w:p w14:paraId="149AF379" w14:textId="77777777" w:rsidR="009B0002" w:rsidRPr="009B0002" w:rsidRDefault="009B0002" w:rsidP="009B0002">
      <w:pPr>
        <w:pStyle w:val="Bibliography"/>
      </w:pPr>
      <w:r w:rsidRPr="009B0002">
        <w:t xml:space="preserve">49. </w:t>
      </w:r>
      <w:r w:rsidRPr="009B0002">
        <w:tab/>
      </w:r>
      <w:proofErr w:type="spellStart"/>
      <w:r w:rsidRPr="009B0002">
        <w:t>Principi</w:t>
      </w:r>
      <w:proofErr w:type="spellEnd"/>
      <w:r w:rsidRPr="009B0002">
        <w:t xml:space="preserve"> N, Esposito S. Influenza vaccine use to protect healthy children: A debated topic. Vaccine. 2018 Aug 28;36(36):5391–6. </w:t>
      </w:r>
    </w:p>
    <w:p w14:paraId="177B219B" w14:textId="77777777" w:rsidR="009B0002" w:rsidRPr="009B0002" w:rsidRDefault="009B0002" w:rsidP="009B0002">
      <w:pPr>
        <w:pStyle w:val="Bibliography"/>
      </w:pPr>
      <w:r w:rsidRPr="009B0002">
        <w:t xml:space="preserve">50. </w:t>
      </w:r>
      <w:r w:rsidRPr="009B0002">
        <w:tab/>
      </w:r>
      <w:proofErr w:type="spellStart"/>
      <w:r w:rsidRPr="009B0002">
        <w:t>Palache</w:t>
      </w:r>
      <w:proofErr w:type="spellEnd"/>
      <w:r w:rsidRPr="009B0002">
        <w:t xml:space="preserve"> A, Oriol-Mathieu V, </w:t>
      </w:r>
      <w:proofErr w:type="spellStart"/>
      <w:r w:rsidRPr="009B0002">
        <w:t>Fino</w:t>
      </w:r>
      <w:proofErr w:type="spellEnd"/>
      <w:r w:rsidRPr="009B0002">
        <w:t xml:space="preserve"> M, </w:t>
      </w:r>
      <w:proofErr w:type="spellStart"/>
      <w:r w:rsidRPr="009B0002">
        <w:t>Xydia-Charmanta</w:t>
      </w:r>
      <w:proofErr w:type="spellEnd"/>
      <w:r w:rsidRPr="009B0002">
        <w:t xml:space="preserve"> M. Seasonal influenza vaccine dose distribution in 195 countries (2004–2013): Little progress in estimated global vaccination coverage. Vaccine. 2015 Oct 13;33(42):5598–605. </w:t>
      </w:r>
    </w:p>
    <w:p w14:paraId="69C4F712" w14:textId="77777777" w:rsidR="009B0002" w:rsidRPr="009B0002" w:rsidRDefault="009B0002" w:rsidP="009B0002">
      <w:pPr>
        <w:pStyle w:val="Bibliography"/>
      </w:pPr>
      <w:r w:rsidRPr="009B0002">
        <w:t xml:space="preserve">51. </w:t>
      </w:r>
      <w:r w:rsidRPr="009B0002">
        <w:tab/>
      </w:r>
      <w:proofErr w:type="spellStart"/>
      <w:r w:rsidRPr="009B0002">
        <w:t>Vanessen</w:t>
      </w:r>
      <w:proofErr w:type="spellEnd"/>
      <w:r w:rsidRPr="009B0002">
        <w:t xml:space="preserve"> G, </w:t>
      </w:r>
      <w:proofErr w:type="spellStart"/>
      <w:r w:rsidRPr="009B0002">
        <w:t>Palache</w:t>
      </w:r>
      <w:proofErr w:type="spellEnd"/>
      <w:r w:rsidRPr="009B0002">
        <w:t xml:space="preserve"> A, </w:t>
      </w:r>
      <w:proofErr w:type="spellStart"/>
      <w:r w:rsidRPr="009B0002">
        <w:t>Forleo</w:t>
      </w:r>
      <w:proofErr w:type="spellEnd"/>
      <w:r w:rsidRPr="009B0002">
        <w:t xml:space="preserve"> E, </w:t>
      </w:r>
      <w:proofErr w:type="spellStart"/>
      <w:r w:rsidRPr="009B0002">
        <w:t>Fedson</w:t>
      </w:r>
      <w:proofErr w:type="spellEnd"/>
      <w:r w:rsidRPr="009B0002">
        <w:t xml:space="preserve"> D. Influenza vaccination in 2000: recommendations and vaccine use in 50 developed and rapidly developing countries. Vaccine. 2003 May 1;21(16):1780–5. </w:t>
      </w:r>
    </w:p>
    <w:p w14:paraId="44475D7B" w14:textId="77777777" w:rsidR="009B0002" w:rsidRPr="009B0002" w:rsidRDefault="009B0002" w:rsidP="009B0002">
      <w:pPr>
        <w:pStyle w:val="Bibliography"/>
      </w:pPr>
      <w:r w:rsidRPr="009B0002">
        <w:t xml:space="preserve">52. </w:t>
      </w:r>
      <w:r w:rsidRPr="009B0002">
        <w:tab/>
        <w:t xml:space="preserve">WHO | </w:t>
      </w:r>
      <w:proofErr w:type="spellStart"/>
      <w:r w:rsidRPr="009B0002">
        <w:t>FluNet</w:t>
      </w:r>
      <w:proofErr w:type="spellEnd"/>
      <w:r w:rsidRPr="009B0002">
        <w:t xml:space="preserve"> [Internet]. </w:t>
      </w:r>
      <w:proofErr w:type="gramStart"/>
      <w:r w:rsidRPr="009B0002">
        <w:t>WHO.</w:t>
      </w:r>
      <w:proofErr w:type="gramEnd"/>
      <w:r w:rsidRPr="009B0002">
        <w:t xml:space="preserve"> [cited 2019 Apr 15]. Available from: http://www.who.int/influenza/gisrs_laboratory/flunet/en/</w:t>
      </w:r>
    </w:p>
    <w:p w14:paraId="00DA1FC3" w14:textId="77777777" w:rsidR="009B0002" w:rsidRPr="009B0002" w:rsidRDefault="009B0002" w:rsidP="009B0002">
      <w:pPr>
        <w:pStyle w:val="Bibliography"/>
      </w:pPr>
      <w:r w:rsidRPr="009B0002">
        <w:t xml:space="preserve">53. </w:t>
      </w:r>
      <w:r w:rsidRPr="009B0002">
        <w:tab/>
      </w:r>
      <w:proofErr w:type="spellStart"/>
      <w:r w:rsidRPr="009B0002">
        <w:t>FluView</w:t>
      </w:r>
      <w:proofErr w:type="spellEnd"/>
      <w:r w:rsidRPr="009B0002">
        <w:t xml:space="preserve"> Interactive | CDC [Internet]. 2018 [cited 2019 Apr 15]. Available from: https://www.cdc.gov/flu/weekly/fluviewinteractive.htm</w:t>
      </w:r>
    </w:p>
    <w:p w14:paraId="4B013AC7" w14:textId="77777777" w:rsidR="009B0002" w:rsidRPr="009B0002" w:rsidRDefault="009B0002" w:rsidP="009B0002">
      <w:pPr>
        <w:pStyle w:val="Bibliography"/>
      </w:pPr>
      <w:r w:rsidRPr="009B0002">
        <w:t xml:space="preserve">54. </w:t>
      </w:r>
      <w:r w:rsidRPr="009B0002">
        <w:tab/>
        <w:t xml:space="preserve">Gagnon A, Acosta E, Miller MS. Reporting and evaluating influenza virus surveillance data: An argument for incidence by single year of age. Vaccine. 2018 Oct 8;36(42):6249–52. </w:t>
      </w:r>
    </w:p>
    <w:p w14:paraId="0938D451" w14:textId="77777777" w:rsidR="009B0002" w:rsidRPr="009B0002" w:rsidRDefault="009B0002" w:rsidP="009B0002">
      <w:pPr>
        <w:pStyle w:val="Bibliography"/>
      </w:pPr>
      <w:r w:rsidRPr="009B0002">
        <w:t xml:space="preserve">55. </w:t>
      </w:r>
      <w:r w:rsidRPr="009B0002">
        <w:tab/>
        <w:t xml:space="preserve">Monto AS, </w:t>
      </w:r>
      <w:proofErr w:type="spellStart"/>
      <w:r w:rsidRPr="009B0002">
        <w:t>Malosh</w:t>
      </w:r>
      <w:proofErr w:type="spellEnd"/>
      <w:r w:rsidRPr="009B0002">
        <w:t xml:space="preserve"> RE, Petrie JG, Martin ET. The Doctrine of Original Antigenic Sin: Separating Good </w:t>
      </w:r>
      <w:proofErr w:type="gramStart"/>
      <w:r w:rsidRPr="009B0002">
        <w:t>From</w:t>
      </w:r>
      <w:proofErr w:type="gramEnd"/>
      <w:r w:rsidRPr="009B0002">
        <w:t xml:space="preserve"> Evil. J Infect Dis. 2017 Jun 15;215(12):1782–8. </w:t>
      </w:r>
    </w:p>
    <w:p w14:paraId="6435D535" w14:textId="77777777" w:rsidR="009B0002" w:rsidRPr="009B0002" w:rsidRDefault="009B0002" w:rsidP="009B0002">
      <w:pPr>
        <w:pStyle w:val="Bibliography"/>
      </w:pPr>
      <w:r w:rsidRPr="009B0002">
        <w:t xml:space="preserve">56. </w:t>
      </w:r>
      <w:r w:rsidRPr="009B0002">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00412B6C" w14:textId="77777777" w:rsidR="009B0002" w:rsidRPr="009B0002" w:rsidRDefault="009B0002" w:rsidP="009B0002">
      <w:pPr>
        <w:pStyle w:val="Bibliography"/>
      </w:pPr>
      <w:r w:rsidRPr="009B0002">
        <w:lastRenderedPageBreak/>
        <w:t xml:space="preserve">57. </w:t>
      </w:r>
      <w:r w:rsidRPr="009B0002">
        <w:tab/>
      </w:r>
      <w:proofErr w:type="spellStart"/>
      <w:r w:rsidRPr="009B0002">
        <w:t>Sagulenko</w:t>
      </w:r>
      <w:proofErr w:type="spellEnd"/>
      <w:r w:rsidRPr="009B0002">
        <w:t xml:space="preserve"> P, Puller V, </w:t>
      </w:r>
      <w:proofErr w:type="spellStart"/>
      <w:r w:rsidRPr="009B0002">
        <w:t>Neher</w:t>
      </w:r>
      <w:proofErr w:type="spellEnd"/>
      <w:r w:rsidRPr="009B0002">
        <w:t xml:space="preserve"> RA. </w:t>
      </w:r>
      <w:proofErr w:type="spellStart"/>
      <w:r w:rsidRPr="009B0002">
        <w:t>TreeTime</w:t>
      </w:r>
      <w:proofErr w:type="spellEnd"/>
      <w:r w:rsidRPr="009B0002">
        <w:t xml:space="preserve">: Maximum-likelihood phylodynamic analysis. Virus </w:t>
      </w:r>
      <w:proofErr w:type="spellStart"/>
      <w:r w:rsidRPr="009B0002">
        <w:t>Evol</w:t>
      </w:r>
      <w:proofErr w:type="spellEnd"/>
      <w:r w:rsidRPr="009B0002">
        <w:t xml:space="preserve"> [Internet]. 2018 Jan 8 [cited 2019 Apr 12];4(1). Available from: https://www.ncbi.nlm.nih.gov/pmc/articles/PMC5758920/</w:t>
      </w:r>
    </w:p>
    <w:p w14:paraId="5F2B878E" w14:textId="210F2241" w:rsidR="009B0002" w:rsidRDefault="009B0002" w:rsidP="009B0002">
      <w:pPr>
        <w:pStyle w:val="Bibliography"/>
      </w:pPr>
      <w:r w:rsidRPr="009B0002">
        <w:t xml:space="preserve">58. </w:t>
      </w:r>
      <w:r w:rsidRPr="009B0002">
        <w:tab/>
        <w:t xml:space="preserve">Bogner P, Capua I, Lipman DJ, Cox NJ. A global initiative on sharing avian flu data. Nature. 2006 Aug;442(7106):981. </w:t>
      </w:r>
    </w:p>
    <w:p w14:paraId="5CA1E191" w14:textId="2403313D" w:rsidR="002949F5" w:rsidRDefault="002949F5" w:rsidP="002949F5"/>
    <w:p w14:paraId="2984C588" w14:textId="77777777" w:rsidR="002949F5" w:rsidRPr="002949F5" w:rsidRDefault="002949F5" w:rsidP="002949F5"/>
    <w:p w14:paraId="13E0F316" w14:textId="1522F7EB" w:rsidR="002949F5" w:rsidRDefault="0033629B" w:rsidP="0033629B">
      <w:pPr>
        <w:ind w:firstLine="0"/>
      </w:pPr>
      <w:r>
        <w:fldChar w:fldCharType="end"/>
      </w:r>
    </w:p>
    <w:p w14:paraId="798DA2B2" w14:textId="77777777" w:rsidR="002949F5" w:rsidRDefault="002949F5">
      <w:pPr>
        <w:spacing w:line="240" w:lineRule="auto"/>
        <w:ind w:firstLine="0"/>
      </w:pPr>
      <w:r>
        <w:br w:type="page"/>
      </w:r>
    </w:p>
    <w:p w14:paraId="246134B2" w14:textId="77777777" w:rsidR="002949F5" w:rsidRPr="00971035" w:rsidRDefault="002949F5" w:rsidP="002949F5">
      <w:pPr>
        <w:pStyle w:val="Heading1"/>
      </w:pPr>
      <w:r w:rsidRPr="00971035">
        <w:lastRenderedPageBreak/>
        <w:t>Acknowledgements</w:t>
      </w:r>
    </w:p>
    <w:p w14:paraId="402F5E37" w14:textId="2CD41221" w:rsidR="002949F5" w:rsidRDefault="002949F5" w:rsidP="002949F5">
      <w:pPr>
        <w:shd w:val="clear" w:color="auto" w:fill="FFFFFF"/>
        <w:rPr>
          <w:color w:val="222222"/>
        </w:rPr>
      </w:pPr>
      <w:r w:rsidRPr="00971035">
        <w:t xml:space="preserve">We are grateful to Deborah Wentworth, Ken Komatsu and </w:t>
      </w:r>
      <w:r w:rsidRPr="00971035">
        <w:rPr>
          <w:szCs w:val="22"/>
          <w:shd w:val="clear" w:color="auto" w:fill="FFFFFF"/>
        </w:rPr>
        <w:t>Kristen Herrick</w:t>
      </w:r>
      <w:r w:rsidRPr="00971035">
        <w:rPr>
          <w:szCs w:val="22"/>
        </w:rPr>
        <w:t xml:space="preserve"> for their assistance with data access, and to </w:t>
      </w:r>
      <w:r w:rsidRPr="00971035">
        <w:rPr>
          <w:szCs w:val="22"/>
        </w:rPr>
        <w:t xml:space="preserve">Trevor Bedford for assistance accessing and interpreting antigenic distance data from </w:t>
      </w:r>
      <w:proofErr w:type="spellStart"/>
      <w:r w:rsidRPr="00971035">
        <w:rPr>
          <w:i/>
          <w:iCs/>
          <w:szCs w:val="22"/>
        </w:rPr>
        <w:t>Nextstrain</w:t>
      </w:r>
      <w:proofErr w:type="spellEnd"/>
      <w:r w:rsidRPr="00971035">
        <w:rPr>
          <w:szCs w:val="22"/>
        </w:rPr>
        <w:t>.</w:t>
      </w:r>
      <w:r w:rsidR="00100F4C" w:rsidRPr="00971035">
        <w:rPr>
          <w:szCs w:val="22"/>
        </w:rPr>
        <w:t xml:space="preserve"> We thank</w:t>
      </w:r>
      <w:r w:rsidRPr="00971035">
        <w:rPr>
          <w:szCs w:val="22"/>
        </w:rPr>
        <w:t xml:space="preserve"> </w:t>
      </w:r>
      <w:r w:rsidR="00100F4C" w:rsidRPr="00971035">
        <w:rPr>
          <w:szCs w:val="22"/>
        </w:rPr>
        <w:t>Lone Simonsen, and the</w:t>
      </w:r>
      <w:r w:rsidRPr="00971035">
        <w:rPr>
          <w:szCs w:val="22"/>
        </w:rPr>
        <w:t xml:space="preserve"> </w:t>
      </w:r>
      <w:proofErr w:type="spellStart"/>
      <w:r w:rsidRPr="00971035">
        <w:rPr>
          <w:szCs w:val="22"/>
        </w:rPr>
        <w:t>Cobey</w:t>
      </w:r>
      <w:proofErr w:type="spellEnd"/>
      <w:r w:rsidRPr="00971035">
        <w:rPr>
          <w:szCs w:val="22"/>
        </w:rPr>
        <w:t xml:space="preserve">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 The content of the information does not necessarily reflect the position or the policy of the U.S. government, and no official endorsement should be inferred</w:t>
      </w:r>
      <w:r w:rsidRPr="00971035">
        <w:rPr>
          <w:color w:val="222222"/>
        </w:rPr>
        <w:t>.</w:t>
      </w:r>
      <w:bookmarkStart w:id="9" w:name="_GoBack"/>
      <w:bookmarkEnd w:id="9"/>
    </w:p>
    <w:p w14:paraId="743E3DBE" w14:textId="77777777" w:rsidR="002949F5" w:rsidRDefault="002949F5" w:rsidP="002949F5">
      <w:pPr>
        <w:spacing w:line="240" w:lineRule="auto"/>
      </w:pPr>
    </w:p>
    <w:p w14:paraId="12D39318" w14:textId="77777777" w:rsidR="002949F5" w:rsidRDefault="002949F5" w:rsidP="002949F5">
      <w:pPr>
        <w:pStyle w:val="Heading1"/>
      </w:pPr>
      <w:r>
        <w:t>Competing interests</w:t>
      </w:r>
    </w:p>
    <w:p w14:paraId="59BEB6F1" w14:textId="77777777" w:rsidR="002949F5" w:rsidRDefault="002949F5" w:rsidP="00100F4C">
      <w:pPr>
        <w:ind w:firstLine="0"/>
      </w:pPr>
      <w:r>
        <w:t>The authors declare no competing interests.</w:t>
      </w:r>
    </w:p>
    <w:p w14:paraId="047D1060" w14:textId="77777777" w:rsidR="002949F5" w:rsidRDefault="002949F5" w:rsidP="002949F5"/>
    <w:p w14:paraId="4CE9D7AA" w14:textId="77777777" w:rsidR="002949F5" w:rsidRDefault="002949F5" w:rsidP="002949F5">
      <w:pPr>
        <w:pStyle w:val="Heading1"/>
      </w:pPr>
      <w:r>
        <w:t>Author contributions</w:t>
      </w:r>
    </w:p>
    <w:p w14:paraId="420375B7" w14:textId="55A288F2" w:rsidR="002949F5" w:rsidRPr="00F400FC" w:rsidRDefault="002949F5" w:rsidP="00100F4C">
      <w:pPr>
        <w:ind w:firstLine="0"/>
      </w:pPr>
      <w:r>
        <w:t xml:space="preserve">MW, KG and JLS conceived of the questions and modeling analysis. CV </w:t>
      </w:r>
      <w:r w:rsidR="00100F4C">
        <w:t xml:space="preserve">and MW </w:t>
      </w:r>
      <w:r>
        <w:t xml:space="preserve">provided crucial input on data access and study design.  JW, TC, LO, SB and RB supervised data collection. KG </w:t>
      </w:r>
      <w:r w:rsidR="00100F4C">
        <w:t>wrote the code, performed</w:t>
      </w:r>
      <w:r>
        <w:t xml:space="preserve"> analyses and wrote the manuscript. All authors provided and input on analysis and interpretation of the results, and critical feedback on the manuscript</w:t>
      </w:r>
      <w:r w:rsidR="00100F4C">
        <w:t xml:space="preserve"> text</w:t>
      </w:r>
      <w:r>
        <w:t>.</w:t>
      </w:r>
    </w:p>
    <w:p w14:paraId="3ACE3DBB" w14:textId="77777777" w:rsidR="0033629B" w:rsidRPr="00F400FC" w:rsidRDefault="0033629B" w:rsidP="0033629B">
      <w:pPr>
        <w:ind w:firstLine="0"/>
      </w:pPr>
    </w:p>
    <w:sectPr w:rsidR="0033629B" w:rsidRPr="00F400FC"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Katelyn Gostic" w:date="2019-05-31T16:37:00Z" w:initials="KG">
    <w:p w14:paraId="3B377C82" w14:textId="77777777" w:rsidR="00D67C6C" w:rsidRDefault="00D67C6C" w:rsidP="00A062FC">
      <w:pPr>
        <w:pStyle w:val="CommentText"/>
      </w:pPr>
      <w:r>
        <w:rPr>
          <w:rStyle w:val="CommentReference"/>
        </w:rPr>
        <w:annotationRef/>
      </w:r>
      <w:r>
        <w:t>I moved this down, because I think that the next four paragraphs lead in nicely to the points I want to end on.</w:t>
      </w:r>
    </w:p>
    <w:p w14:paraId="5AB05C45" w14:textId="77777777" w:rsidR="00D67C6C" w:rsidRDefault="00D67C6C" w:rsidP="00A062FC">
      <w:pPr>
        <w:pStyle w:val="CommentText"/>
      </w:pPr>
    </w:p>
    <w:p w14:paraId="3AD0A320" w14:textId="77777777" w:rsidR="00D67C6C" w:rsidRDefault="00D67C6C" w:rsidP="00A062FC">
      <w:pPr>
        <w:pStyle w:val="CommentText"/>
      </w:pPr>
      <w:r>
        <w:t>But it might be odd to have limitations, etc. come earlier in the discussion.</w:t>
      </w:r>
    </w:p>
  </w:comment>
  <w:comment w:id="5" w:author="Viboud, Cecile (NIH/FIC) [E]" w:date="2019-05-28T15:00:00Z" w:initials="VC([">
    <w:p w14:paraId="710ED737" w14:textId="77777777" w:rsidR="00D67C6C" w:rsidRDefault="00D67C6C" w:rsidP="00A062FC">
      <w:pPr>
        <w:pStyle w:val="CommentText"/>
      </w:pPr>
      <w:r>
        <w:rPr>
          <w:rStyle w:val="CommentReference"/>
        </w:rPr>
        <w:annotationRef/>
      </w:r>
      <w:r>
        <w:t xml:space="preserve">It may be nice to say somewhere that narrow immunity is based on the HA head…. Or maybe not? The concept of narrow vs broad is a little ill-defined…may be easier if you don’t use qualifiers. Just use group-level vs subtype-level through the </w:t>
      </w:r>
      <w:proofErr w:type="spellStart"/>
      <w:r>
        <w:t>ms</w:t>
      </w:r>
      <w:proofErr w:type="spellEnd"/>
      <w:r>
        <w:t>… and in the discussion, try to link these finding with immunological mechanisms</w:t>
      </w:r>
    </w:p>
  </w:comment>
  <w:comment w:id="6" w:author="James Lloyd-Smith" w:date="2019-05-31T12:22:00Z" w:initials="JL">
    <w:p w14:paraId="61635BF4" w14:textId="77777777" w:rsidR="00D67C6C" w:rsidRDefault="00D67C6C" w:rsidP="00A062FC">
      <w:pPr>
        <w:pStyle w:val="CommentText"/>
      </w:pPr>
      <w:r>
        <w:rPr>
          <w:rStyle w:val="CommentReference"/>
        </w:rPr>
        <w:annotationRef/>
      </w:r>
      <w:r>
        <w:t>I would give this strong consideration.  Sometimes it’s best to be simple and literal, even if it sounds repetitive.  (Other readers only have to endure it once…)</w:t>
      </w:r>
    </w:p>
  </w:comment>
  <w:comment w:id="7" w:author="Katelyn Gostic" w:date="2019-05-31T16:26:00Z" w:initials="KG">
    <w:p w14:paraId="3BCB8CF6" w14:textId="77777777" w:rsidR="00D67C6C" w:rsidRDefault="00D67C6C" w:rsidP="00A062FC">
      <w:pPr>
        <w:pStyle w:val="CommentText"/>
      </w:pPr>
      <w:r>
        <w:rPr>
          <w:rStyle w:val="CommentReference"/>
        </w:rPr>
        <w:annotationRef/>
      </w:r>
      <w:r>
        <w:t>I added this up in the intro!</w:t>
      </w:r>
    </w:p>
  </w:comment>
  <w:comment w:id="8" w:author="Katelyn Gostic" w:date="2019-04-16T16:07:00Z" w:initials="KG">
    <w:p w14:paraId="694E774A" w14:textId="239CD39E" w:rsidR="00D67C6C" w:rsidRDefault="00D67C6C" w:rsidP="004836EE">
      <w:pPr>
        <w:pStyle w:val="CommentText"/>
      </w:pPr>
      <w:r>
        <w:rPr>
          <w:rStyle w:val="CommentReference"/>
        </w:rPr>
        <w:annotationRef/>
      </w:r>
      <w:proofErr w:type="spellStart"/>
      <w:r>
        <w:t>PLoS</w:t>
      </w:r>
      <w:proofErr w:type="spellEnd"/>
      <w:r>
        <w:t xml:space="preserve"> requires deposition of all datasets, so this might be a problem… Let’s check in with the INSIGHT </w:t>
      </w:r>
      <w:r w:rsidR="002879F6">
        <w:t>committee</w:t>
      </w:r>
      <w:r>
        <w:t xml:space="preserve"> on policy and then see what happens in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D0A320" w15:done="0"/>
  <w15:commentEx w15:paraId="710ED737" w15:done="0"/>
  <w15:commentEx w15:paraId="61635BF4" w15:paraIdParent="710ED737" w15:done="0"/>
  <w15:commentEx w15:paraId="3BCB8CF6" w15:paraIdParent="710ED737" w15:done="0"/>
  <w15:commentEx w15:paraId="694E77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D0A320" w16cid:durableId="209BD6E5"/>
  <w16cid:commentId w16cid:paraId="710ED737" w16cid:durableId="2097CB77"/>
  <w16cid:commentId w16cid:paraId="61635BF4" w16cid:durableId="209BA208"/>
  <w16cid:commentId w16cid:paraId="3BCB8CF6" w16cid:durableId="209BD429"/>
  <w16cid:commentId w16cid:paraId="694E774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F2FF5" w14:textId="77777777" w:rsidR="008B6AA6" w:rsidRDefault="008B6AA6" w:rsidP="00657DC4">
      <w:pPr>
        <w:spacing w:line="240" w:lineRule="auto"/>
      </w:pPr>
      <w:r>
        <w:separator/>
      </w:r>
    </w:p>
  </w:endnote>
  <w:endnote w:type="continuationSeparator" w:id="0">
    <w:p w14:paraId="0E21442C" w14:textId="77777777" w:rsidR="008B6AA6" w:rsidRDefault="008B6AA6"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A1217" w14:textId="77777777" w:rsidR="008B6AA6" w:rsidRDefault="008B6AA6" w:rsidP="00657DC4">
      <w:pPr>
        <w:spacing w:line="240" w:lineRule="auto"/>
      </w:pPr>
      <w:r>
        <w:separator/>
      </w:r>
    </w:p>
  </w:footnote>
  <w:footnote w:type="continuationSeparator" w:id="0">
    <w:p w14:paraId="02083D6F" w14:textId="77777777" w:rsidR="008B6AA6" w:rsidRDefault="008B6AA6"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Viboud, Cecile (NIH/FIC) [E]">
    <w15:presenceInfo w15:providerId="AD" w15:userId="S-1-5-21-12604286-656692736-1848903544-39601"/>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17EEF"/>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32C5"/>
    <w:rsid w:val="0009422F"/>
    <w:rsid w:val="00096FE4"/>
    <w:rsid w:val="000A1CBD"/>
    <w:rsid w:val="000A534D"/>
    <w:rsid w:val="000A58C5"/>
    <w:rsid w:val="000A60EF"/>
    <w:rsid w:val="000A7C38"/>
    <w:rsid w:val="000B1313"/>
    <w:rsid w:val="000B362C"/>
    <w:rsid w:val="000B6E54"/>
    <w:rsid w:val="000B7405"/>
    <w:rsid w:val="000C5BA0"/>
    <w:rsid w:val="000D0D6D"/>
    <w:rsid w:val="000D6698"/>
    <w:rsid w:val="000D740B"/>
    <w:rsid w:val="000D7DC6"/>
    <w:rsid w:val="000D7E6B"/>
    <w:rsid w:val="000F6F65"/>
    <w:rsid w:val="001006F3"/>
    <w:rsid w:val="00100F4C"/>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533AF"/>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5292"/>
    <w:rsid w:val="001C744D"/>
    <w:rsid w:val="001D2B86"/>
    <w:rsid w:val="001D4FC6"/>
    <w:rsid w:val="001D5F83"/>
    <w:rsid w:val="001D75DD"/>
    <w:rsid w:val="001E2BD5"/>
    <w:rsid w:val="001E5BD8"/>
    <w:rsid w:val="001F6718"/>
    <w:rsid w:val="00201103"/>
    <w:rsid w:val="00204C88"/>
    <w:rsid w:val="0021138D"/>
    <w:rsid w:val="0021176C"/>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49F5"/>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304E5A"/>
    <w:rsid w:val="0030589E"/>
    <w:rsid w:val="00311582"/>
    <w:rsid w:val="0031494E"/>
    <w:rsid w:val="003175A4"/>
    <w:rsid w:val="00317856"/>
    <w:rsid w:val="0032237E"/>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B1129"/>
    <w:rsid w:val="003B229C"/>
    <w:rsid w:val="003B4553"/>
    <w:rsid w:val="003B63E9"/>
    <w:rsid w:val="003C30F3"/>
    <w:rsid w:val="003D25D9"/>
    <w:rsid w:val="003D712F"/>
    <w:rsid w:val="003E5005"/>
    <w:rsid w:val="003E7319"/>
    <w:rsid w:val="003F19DC"/>
    <w:rsid w:val="003F3450"/>
    <w:rsid w:val="00403A1F"/>
    <w:rsid w:val="00404084"/>
    <w:rsid w:val="00415A75"/>
    <w:rsid w:val="00416A06"/>
    <w:rsid w:val="00420ED5"/>
    <w:rsid w:val="004248FC"/>
    <w:rsid w:val="00424A99"/>
    <w:rsid w:val="00434B26"/>
    <w:rsid w:val="00436E33"/>
    <w:rsid w:val="004407D6"/>
    <w:rsid w:val="0044719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A14C3"/>
    <w:rsid w:val="004A1C6A"/>
    <w:rsid w:val="004A488E"/>
    <w:rsid w:val="004A7254"/>
    <w:rsid w:val="004B4050"/>
    <w:rsid w:val="004B4E62"/>
    <w:rsid w:val="004B7167"/>
    <w:rsid w:val="004B727D"/>
    <w:rsid w:val="004C2AB7"/>
    <w:rsid w:val="004C3BC8"/>
    <w:rsid w:val="004C67AF"/>
    <w:rsid w:val="004C6DE0"/>
    <w:rsid w:val="004C7478"/>
    <w:rsid w:val="004D37FA"/>
    <w:rsid w:val="004D3D44"/>
    <w:rsid w:val="004E3106"/>
    <w:rsid w:val="004E46E2"/>
    <w:rsid w:val="004E52C4"/>
    <w:rsid w:val="004E6708"/>
    <w:rsid w:val="004F5A58"/>
    <w:rsid w:val="004F644E"/>
    <w:rsid w:val="005008B8"/>
    <w:rsid w:val="0050423B"/>
    <w:rsid w:val="0050451F"/>
    <w:rsid w:val="00524E06"/>
    <w:rsid w:val="0053253B"/>
    <w:rsid w:val="00532D39"/>
    <w:rsid w:val="005351DF"/>
    <w:rsid w:val="005376A4"/>
    <w:rsid w:val="00540462"/>
    <w:rsid w:val="0054138E"/>
    <w:rsid w:val="00542B73"/>
    <w:rsid w:val="00542E57"/>
    <w:rsid w:val="0054347A"/>
    <w:rsid w:val="00551516"/>
    <w:rsid w:val="0055219B"/>
    <w:rsid w:val="0055245D"/>
    <w:rsid w:val="00552A46"/>
    <w:rsid w:val="00553349"/>
    <w:rsid w:val="00563A7C"/>
    <w:rsid w:val="00572094"/>
    <w:rsid w:val="005738F7"/>
    <w:rsid w:val="00585BEF"/>
    <w:rsid w:val="005869F2"/>
    <w:rsid w:val="00587E40"/>
    <w:rsid w:val="00597E18"/>
    <w:rsid w:val="005A1BB1"/>
    <w:rsid w:val="005A436E"/>
    <w:rsid w:val="005A4427"/>
    <w:rsid w:val="005B01EB"/>
    <w:rsid w:val="005B65C1"/>
    <w:rsid w:val="005C2BF3"/>
    <w:rsid w:val="005C5CDD"/>
    <w:rsid w:val="005C6797"/>
    <w:rsid w:val="005C7A07"/>
    <w:rsid w:val="005D38D0"/>
    <w:rsid w:val="005D633D"/>
    <w:rsid w:val="005E0FF3"/>
    <w:rsid w:val="005E69EB"/>
    <w:rsid w:val="005E7CCE"/>
    <w:rsid w:val="005F29DF"/>
    <w:rsid w:val="005F3FC5"/>
    <w:rsid w:val="005F4A47"/>
    <w:rsid w:val="005F4F75"/>
    <w:rsid w:val="005F5F36"/>
    <w:rsid w:val="00600C36"/>
    <w:rsid w:val="006078C7"/>
    <w:rsid w:val="00611455"/>
    <w:rsid w:val="006158C9"/>
    <w:rsid w:val="00620CF7"/>
    <w:rsid w:val="00622512"/>
    <w:rsid w:val="006248A3"/>
    <w:rsid w:val="00631C1E"/>
    <w:rsid w:val="00632EFC"/>
    <w:rsid w:val="00635F86"/>
    <w:rsid w:val="00643BE7"/>
    <w:rsid w:val="00647DAD"/>
    <w:rsid w:val="006546BE"/>
    <w:rsid w:val="006573A8"/>
    <w:rsid w:val="00657DC4"/>
    <w:rsid w:val="0066204B"/>
    <w:rsid w:val="00664F70"/>
    <w:rsid w:val="00671B6D"/>
    <w:rsid w:val="00680139"/>
    <w:rsid w:val="00692FF3"/>
    <w:rsid w:val="006932DF"/>
    <w:rsid w:val="00697A38"/>
    <w:rsid w:val="006A52F7"/>
    <w:rsid w:val="006A6DA3"/>
    <w:rsid w:val="006B1D0B"/>
    <w:rsid w:val="006B23A0"/>
    <w:rsid w:val="006B24F2"/>
    <w:rsid w:val="006C00F2"/>
    <w:rsid w:val="006C54C9"/>
    <w:rsid w:val="006C5593"/>
    <w:rsid w:val="006D4FC8"/>
    <w:rsid w:val="006D69D8"/>
    <w:rsid w:val="006E0BF9"/>
    <w:rsid w:val="006E4B7E"/>
    <w:rsid w:val="006F10B0"/>
    <w:rsid w:val="006F1E93"/>
    <w:rsid w:val="007026BE"/>
    <w:rsid w:val="007061B4"/>
    <w:rsid w:val="00707A57"/>
    <w:rsid w:val="00707DCA"/>
    <w:rsid w:val="007148A5"/>
    <w:rsid w:val="007171F9"/>
    <w:rsid w:val="00720C60"/>
    <w:rsid w:val="0072660E"/>
    <w:rsid w:val="0072729A"/>
    <w:rsid w:val="007304EA"/>
    <w:rsid w:val="00734EAB"/>
    <w:rsid w:val="00750183"/>
    <w:rsid w:val="00750A62"/>
    <w:rsid w:val="00766109"/>
    <w:rsid w:val="00770F6B"/>
    <w:rsid w:val="00777458"/>
    <w:rsid w:val="00781621"/>
    <w:rsid w:val="0078216C"/>
    <w:rsid w:val="007841D5"/>
    <w:rsid w:val="00787FCB"/>
    <w:rsid w:val="00794B7F"/>
    <w:rsid w:val="007A08D5"/>
    <w:rsid w:val="007A0A3A"/>
    <w:rsid w:val="007A3F2D"/>
    <w:rsid w:val="007A700F"/>
    <w:rsid w:val="007B0B68"/>
    <w:rsid w:val="007C1B7B"/>
    <w:rsid w:val="007C1F6F"/>
    <w:rsid w:val="007D0420"/>
    <w:rsid w:val="007D1CA4"/>
    <w:rsid w:val="007D2374"/>
    <w:rsid w:val="007D23DE"/>
    <w:rsid w:val="007D766D"/>
    <w:rsid w:val="007F0193"/>
    <w:rsid w:val="007F387B"/>
    <w:rsid w:val="007F4DFF"/>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2C2F"/>
    <w:rsid w:val="00873ADD"/>
    <w:rsid w:val="0087491A"/>
    <w:rsid w:val="00880CD3"/>
    <w:rsid w:val="008826B3"/>
    <w:rsid w:val="00886856"/>
    <w:rsid w:val="00890F08"/>
    <w:rsid w:val="008A2B54"/>
    <w:rsid w:val="008A5EA6"/>
    <w:rsid w:val="008B3F90"/>
    <w:rsid w:val="008B6AA6"/>
    <w:rsid w:val="008B7DF2"/>
    <w:rsid w:val="008C04AA"/>
    <w:rsid w:val="008C1337"/>
    <w:rsid w:val="008C41DA"/>
    <w:rsid w:val="008C6543"/>
    <w:rsid w:val="008D1198"/>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1CF"/>
    <w:rsid w:val="00931ADB"/>
    <w:rsid w:val="0093627B"/>
    <w:rsid w:val="00937FB8"/>
    <w:rsid w:val="009410F9"/>
    <w:rsid w:val="009457D6"/>
    <w:rsid w:val="0094753F"/>
    <w:rsid w:val="00953691"/>
    <w:rsid w:val="009555CB"/>
    <w:rsid w:val="00955C83"/>
    <w:rsid w:val="00966788"/>
    <w:rsid w:val="00966D05"/>
    <w:rsid w:val="00971035"/>
    <w:rsid w:val="009724A4"/>
    <w:rsid w:val="00982FC6"/>
    <w:rsid w:val="00984A6F"/>
    <w:rsid w:val="00985FB5"/>
    <w:rsid w:val="00986CDC"/>
    <w:rsid w:val="009934F4"/>
    <w:rsid w:val="00995CFD"/>
    <w:rsid w:val="009A0B87"/>
    <w:rsid w:val="009A0E3E"/>
    <w:rsid w:val="009A3824"/>
    <w:rsid w:val="009A6A5E"/>
    <w:rsid w:val="009B0002"/>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225FF"/>
    <w:rsid w:val="00A22713"/>
    <w:rsid w:val="00A249E4"/>
    <w:rsid w:val="00A30478"/>
    <w:rsid w:val="00A40146"/>
    <w:rsid w:val="00A406CA"/>
    <w:rsid w:val="00A40F2F"/>
    <w:rsid w:val="00A4473E"/>
    <w:rsid w:val="00A44D3D"/>
    <w:rsid w:val="00A461BC"/>
    <w:rsid w:val="00A50855"/>
    <w:rsid w:val="00A54FAC"/>
    <w:rsid w:val="00A55AAF"/>
    <w:rsid w:val="00A60E98"/>
    <w:rsid w:val="00A616B4"/>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5E4C"/>
    <w:rsid w:val="00B20431"/>
    <w:rsid w:val="00B26135"/>
    <w:rsid w:val="00B268BB"/>
    <w:rsid w:val="00B26E78"/>
    <w:rsid w:val="00B32311"/>
    <w:rsid w:val="00B368C0"/>
    <w:rsid w:val="00B42541"/>
    <w:rsid w:val="00B47D8A"/>
    <w:rsid w:val="00B52FEA"/>
    <w:rsid w:val="00B7003C"/>
    <w:rsid w:val="00B7417F"/>
    <w:rsid w:val="00B75C76"/>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149"/>
    <w:rsid w:val="00BD546B"/>
    <w:rsid w:val="00BE634D"/>
    <w:rsid w:val="00BE6F2C"/>
    <w:rsid w:val="00BF2E00"/>
    <w:rsid w:val="00C012F4"/>
    <w:rsid w:val="00C01A31"/>
    <w:rsid w:val="00C02DB8"/>
    <w:rsid w:val="00C02E9F"/>
    <w:rsid w:val="00C04A4E"/>
    <w:rsid w:val="00C141BD"/>
    <w:rsid w:val="00C21CB5"/>
    <w:rsid w:val="00C24A48"/>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2ED4"/>
    <w:rsid w:val="00CD3039"/>
    <w:rsid w:val="00CD3D54"/>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71E1"/>
    <w:rsid w:val="00D304F6"/>
    <w:rsid w:val="00D3077B"/>
    <w:rsid w:val="00D3287E"/>
    <w:rsid w:val="00D33050"/>
    <w:rsid w:val="00D456A4"/>
    <w:rsid w:val="00D50243"/>
    <w:rsid w:val="00D533E3"/>
    <w:rsid w:val="00D547EF"/>
    <w:rsid w:val="00D551D3"/>
    <w:rsid w:val="00D6036B"/>
    <w:rsid w:val="00D67C6C"/>
    <w:rsid w:val="00D71334"/>
    <w:rsid w:val="00D73EE7"/>
    <w:rsid w:val="00D753F9"/>
    <w:rsid w:val="00D830A2"/>
    <w:rsid w:val="00D83A50"/>
    <w:rsid w:val="00D87E32"/>
    <w:rsid w:val="00D90ADD"/>
    <w:rsid w:val="00D94A3E"/>
    <w:rsid w:val="00D96178"/>
    <w:rsid w:val="00D96FDB"/>
    <w:rsid w:val="00DA64C4"/>
    <w:rsid w:val="00DA78F3"/>
    <w:rsid w:val="00DB2C53"/>
    <w:rsid w:val="00DB5EB9"/>
    <w:rsid w:val="00DB642D"/>
    <w:rsid w:val="00DB69DF"/>
    <w:rsid w:val="00DC0C78"/>
    <w:rsid w:val="00DC1B53"/>
    <w:rsid w:val="00DC356B"/>
    <w:rsid w:val="00DC431E"/>
    <w:rsid w:val="00DC593C"/>
    <w:rsid w:val="00DC6E9D"/>
    <w:rsid w:val="00DD0EAD"/>
    <w:rsid w:val="00DD31B1"/>
    <w:rsid w:val="00DD464D"/>
    <w:rsid w:val="00DD4753"/>
    <w:rsid w:val="00DD668A"/>
    <w:rsid w:val="00DD704D"/>
    <w:rsid w:val="00DE0520"/>
    <w:rsid w:val="00DF448B"/>
    <w:rsid w:val="00DF544D"/>
    <w:rsid w:val="00DF55B3"/>
    <w:rsid w:val="00DF5F35"/>
    <w:rsid w:val="00DF64ED"/>
    <w:rsid w:val="00E00AC7"/>
    <w:rsid w:val="00E04A79"/>
    <w:rsid w:val="00E058D9"/>
    <w:rsid w:val="00E125A6"/>
    <w:rsid w:val="00E1338D"/>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400FC"/>
    <w:rsid w:val="00F43F85"/>
    <w:rsid w:val="00F44932"/>
    <w:rsid w:val="00F50FDC"/>
    <w:rsid w:val="00F51E45"/>
    <w:rsid w:val="00F52272"/>
    <w:rsid w:val="00F57CDD"/>
    <w:rsid w:val="00F634D8"/>
    <w:rsid w:val="00F724D4"/>
    <w:rsid w:val="00F76193"/>
    <w:rsid w:val="00F80CC0"/>
    <w:rsid w:val="00F8249F"/>
    <w:rsid w:val="00F91774"/>
    <w:rsid w:val="00F96437"/>
    <w:rsid w:val="00FA24F3"/>
    <w:rsid w:val="00FA2D56"/>
    <w:rsid w:val="00FA3F08"/>
    <w:rsid w:val="00FA4853"/>
    <w:rsid w:val="00FA6504"/>
    <w:rsid w:val="00FB1E9F"/>
    <w:rsid w:val="00FC0982"/>
    <w:rsid w:val="00FC0E5A"/>
    <w:rsid w:val="00FC36C9"/>
    <w:rsid w:val="00FC3A26"/>
    <w:rsid w:val="00FD3DBB"/>
    <w:rsid w:val="00FD43FB"/>
    <w:rsid w:val="00FD481E"/>
    <w:rsid w:val="00FD62D5"/>
    <w:rsid w:val="00FE079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5C1"/>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nsight.ccbr.umn.edu/"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hyperlink" Target="http://insight.ccbr.umn.edu/index.ph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8</TotalTime>
  <Pages>29</Pages>
  <Words>43938</Words>
  <Characters>250453</Characters>
  <Application>Microsoft Office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4</cp:revision>
  <cp:lastPrinted>2019-05-20T17:46:00Z</cp:lastPrinted>
  <dcterms:created xsi:type="dcterms:W3CDTF">2019-05-31T19:25:00Z</dcterms:created>
  <dcterms:modified xsi:type="dcterms:W3CDTF">2019-06-02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mUAHBf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